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2F8BE26" w14:textId="5BA382B2" w:rsidR="00FB01A4" w:rsidRDefault="00FB01A4" w:rsidP="00FB01A4">
      <w:pPr>
        <w:spacing w:line="276" w:lineRule="auto"/>
        <w:jc w:val="center"/>
        <w:rPr>
          <w:rFonts w:ascii="Times New Roman" w:hAnsi="Times New Roman" w:cs="Times New Roman"/>
          <w:b/>
          <w:sz w:val="22"/>
          <w:szCs w:val="22"/>
        </w:rPr>
      </w:pPr>
      <w:bookmarkStart w:id="0" w:name="_GoBack"/>
      <w:bookmarkEnd w:id="0"/>
      <w:r w:rsidRPr="005B3508">
        <w:rPr>
          <w:rFonts w:ascii="Times New Roman" w:hAnsi="Times New Roman" w:cs="Times New Roman"/>
          <w:b/>
          <w:sz w:val="22"/>
          <w:szCs w:val="22"/>
        </w:rPr>
        <w:t>Measurement Properties of Instruments Assessing Psoriatic Arthritis Symptoms: A Systematic Literature Review</w:t>
      </w:r>
    </w:p>
    <w:p w14:paraId="057BC4FD" w14:textId="77777777" w:rsidR="00E56A51" w:rsidRDefault="00E56A51" w:rsidP="00FB01A4">
      <w:pPr>
        <w:spacing w:line="276" w:lineRule="auto"/>
        <w:jc w:val="center"/>
        <w:rPr>
          <w:rFonts w:ascii="Times New Roman" w:hAnsi="Times New Roman" w:cs="Times New Roman"/>
          <w:b/>
          <w:sz w:val="22"/>
          <w:szCs w:val="22"/>
        </w:rPr>
      </w:pPr>
    </w:p>
    <w:p w14:paraId="7840BF8D" w14:textId="7AAD1A46" w:rsidR="00E56A51" w:rsidRDefault="00E56A51" w:rsidP="00E56A51">
      <w:pPr>
        <w:spacing w:line="276" w:lineRule="auto"/>
        <w:rPr>
          <w:rFonts w:ascii="Times New Roman" w:hAnsi="Times New Roman" w:cs="Times New Roman"/>
          <w:color w:val="000000" w:themeColor="text1"/>
          <w:sz w:val="22"/>
          <w:szCs w:val="22"/>
          <w:u w:val="single"/>
        </w:rPr>
      </w:pPr>
      <w:r>
        <w:rPr>
          <w:rFonts w:ascii="Times New Roman" w:hAnsi="Times New Roman" w:cs="Times New Roman"/>
          <w:color w:val="000000" w:themeColor="text1"/>
          <w:sz w:val="22"/>
          <w:szCs w:val="22"/>
          <w:u w:val="single"/>
        </w:rPr>
        <w:t>Index</w:t>
      </w:r>
    </w:p>
    <w:p w14:paraId="23E53497" w14:textId="77777777" w:rsidR="00E56A51" w:rsidRDefault="00E56A51" w:rsidP="00E56A51">
      <w:pPr>
        <w:spacing w:line="276" w:lineRule="auto"/>
        <w:rPr>
          <w:rFonts w:ascii="Times New Roman" w:hAnsi="Times New Roman" w:cs="Times New Roman"/>
          <w:color w:val="000000" w:themeColor="text1"/>
          <w:sz w:val="22"/>
          <w:szCs w:val="22"/>
          <w:u w:val="single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965"/>
        <w:gridCol w:w="985"/>
      </w:tblGrid>
      <w:tr w:rsidR="00132FFC" w:rsidRPr="00132FFC" w14:paraId="29CF4DE0" w14:textId="77777777" w:rsidTr="00132FFC">
        <w:tc>
          <w:tcPr>
            <w:tcW w:w="11965" w:type="dxa"/>
          </w:tcPr>
          <w:p w14:paraId="26B82406" w14:textId="1C6BCAF1" w:rsidR="00132FFC" w:rsidRPr="00132FFC" w:rsidRDefault="00F14C78" w:rsidP="007105E4">
            <w:pPr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  <w:t>Section</w:t>
            </w:r>
          </w:p>
        </w:tc>
        <w:tc>
          <w:tcPr>
            <w:tcW w:w="985" w:type="dxa"/>
          </w:tcPr>
          <w:p w14:paraId="014AB35B" w14:textId="10EB5D7A" w:rsidR="00132FFC" w:rsidRPr="00132FFC" w:rsidRDefault="00132FFC" w:rsidP="00EA2ED0">
            <w:pPr>
              <w:jc w:val="right"/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</w:pPr>
            <w:r w:rsidRPr="00132FFC">
              <w:rPr>
                <w:rFonts w:ascii="Times New Roman" w:hAnsi="Times New Roman" w:cs="Times New Roman"/>
                <w:b/>
                <w:color w:val="000000" w:themeColor="text1"/>
                <w:sz w:val="22"/>
                <w:szCs w:val="22"/>
              </w:rPr>
              <w:t>Page #</w:t>
            </w:r>
          </w:p>
        </w:tc>
      </w:tr>
      <w:tr w:rsidR="00132FFC" w:rsidRPr="00212D7D" w14:paraId="64D3A801" w14:textId="77777777" w:rsidTr="00132FFC">
        <w:tc>
          <w:tcPr>
            <w:tcW w:w="11965" w:type="dxa"/>
          </w:tcPr>
          <w:p w14:paraId="536F2606" w14:textId="427EAF67" w:rsidR="00E56A51" w:rsidRPr="009F3093" w:rsidRDefault="009F3093" w:rsidP="009F3093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A. </w:t>
            </w:r>
            <w:r w:rsidR="00807740" w:rsidRPr="009F309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Search strateg</w:t>
            </w:r>
            <w:r w:rsidR="00E56A51" w:rsidRPr="009F3093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y</w:t>
            </w:r>
          </w:p>
        </w:tc>
        <w:tc>
          <w:tcPr>
            <w:tcW w:w="985" w:type="dxa"/>
            <w:vAlign w:val="center"/>
          </w:tcPr>
          <w:p w14:paraId="6A128DB7" w14:textId="0B69DEFE" w:rsidR="00E56A51" w:rsidRPr="00212D7D" w:rsidRDefault="000D6CC8" w:rsidP="00132FFC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</w:t>
            </w:r>
          </w:p>
        </w:tc>
      </w:tr>
      <w:tr w:rsidR="00132FFC" w:rsidRPr="00212D7D" w14:paraId="513AE64E" w14:textId="77777777" w:rsidTr="00132FFC">
        <w:tc>
          <w:tcPr>
            <w:tcW w:w="11965" w:type="dxa"/>
          </w:tcPr>
          <w:p w14:paraId="26E1183D" w14:textId="65FE44F5" w:rsidR="00E56A51" w:rsidRPr="00212D7D" w:rsidRDefault="00E56A51" w:rsidP="00212D7D">
            <w:pPr>
              <w:pStyle w:val="ListParagraph"/>
              <w:numPr>
                <w:ilvl w:val="0"/>
                <w:numId w:val="30"/>
              </w:num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12D7D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Pubmed</w:t>
            </w:r>
          </w:p>
        </w:tc>
        <w:tc>
          <w:tcPr>
            <w:tcW w:w="985" w:type="dxa"/>
            <w:vAlign w:val="center"/>
          </w:tcPr>
          <w:p w14:paraId="246BA8E4" w14:textId="779C5F42" w:rsidR="00E56A51" w:rsidRPr="00212D7D" w:rsidRDefault="000D6CC8" w:rsidP="00132FFC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</w:t>
            </w:r>
          </w:p>
        </w:tc>
      </w:tr>
      <w:tr w:rsidR="00132FFC" w:rsidRPr="00212D7D" w14:paraId="6A8AAB1F" w14:textId="77777777" w:rsidTr="00132FFC">
        <w:tc>
          <w:tcPr>
            <w:tcW w:w="11965" w:type="dxa"/>
          </w:tcPr>
          <w:p w14:paraId="5BA21002" w14:textId="6AF86113" w:rsidR="00E56A51" w:rsidRPr="00212D7D" w:rsidRDefault="00E56A51" w:rsidP="00212D7D">
            <w:pPr>
              <w:pStyle w:val="ListParagraph"/>
              <w:numPr>
                <w:ilvl w:val="0"/>
                <w:numId w:val="30"/>
              </w:num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212D7D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Embase</w:t>
            </w:r>
          </w:p>
        </w:tc>
        <w:tc>
          <w:tcPr>
            <w:tcW w:w="985" w:type="dxa"/>
            <w:vAlign w:val="center"/>
          </w:tcPr>
          <w:p w14:paraId="734CF61D" w14:textId="3A632FB4" w:rsidR="00E56A51" w:rsidRPr="00212D7D" w:rsidRDefault="000D6CC8" w:rsidP="00132FFC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3</w:t>
            </w:r>
          </w:p>
        </w:tc>
      </w:tr>
      <w:tr w:rsidR="00132FFC" w:rsidRPr="00212D7D" w14:paraId="4438E5DD" w14:textId="77777777" w:rsidTr="00132FFC">
        <w:tc>
          <w:tcPr>
            <w:tcW w:w="11965" w:type="dxa"/>
          </w:tcPr>
          <w:p w14:paraId="64D3B660" w14:textId="74A4243B" w:rsidR="00E56A51" w:rsidRPr="00212D7D" w:rsidRDefault="009F3093" w:rsidP="007105E4">
            <w:pPr>
              <w:pStyle w:val="p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B. </w:t>
            </w:r>
            <w:r w:rsidR="00E56A51" w:rsidRPr="00212D7D">
              <w:rPr>
                <w:rFonts w:ascii="Times New Roman" w:hAnsi="Times New Roman"/>
                <w:sz w:val="22"/>
                <w:szCs w:val="22"/>
              </w:rPr>
              <w:t>Ten criteria for good content validity</w:t>
            </w:r>
          </w:p>
        </w:tc>
        <w:tc>
          <w:tcPr>
            <w:tcW w:w="985" w:type="dxa"/>
            <w:vAlign w:val="center"/>
          </w:tcPr>
          <w:p w14:paraId="29087338" w14:textId="0A29F093" w:rsidR="00E56A51" w:rsidRPr="00212D7D" w:rsidRDefault="000D6CC8" w:rsidP="00132FFC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4</w:t>
            </w:r>
          </w:p>
        </w:tc>
      </w:tr>
      <w:tr w:rsidR="00132FFC" w:rsidRPr="00212D7D" w14:paraId="4E7918C3" w14:textId="77777777" w:rsidTr="00132FFC">
        <w:tc>
          <w:tcPr>
            <w:tcW w:w="11965" w:type="dxa"/>
          </w:tcPr>
          <w:p w14:paraId="55D723CE" w14:textId="503BD4E8" w:rsidR="00E56A51" w:rsidRPr="00212D7D" w:rsidRDefault="009F3093" w:rsidP="007105E4">
            <w:pPr>
              <w:jc w:val="both"/>
              <w:rPr>
                <w:rFonts w:ascii="Times New Roman" w:hAnsi="Times New Roman" w:cs="Times New Roman"/>
                <w:bCs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bCs/>
                <w:sz w:val="22"/>
                <w:szCs w:val="22"/>
              </w:rPr>
              <w:t xml:space="preserve">C. </w:t>
            </w:r>
            <w:r w:rsidR="00E56A51" w:rsidRPr="00212D7D">
              <w:rPr>
                <w:rFonts w:ascii="Times New Roman" w:hAnsi="Times New Roman" w:cs="Times New Roman"/>
                <w:bCs/>
                <w:sz w:val="22"/>
                <w:szCs w:val="22"/>
              </w:rPr>
              <w:t>Hypotheses generated for hypothesis testing for construct validity and responsiveness</w:t>
            </w:r>
          </w:p>
        </w:tc>
        <w:tc>
          <w:tcPr>
            <w:tcW w:w="985" w:type="dxa"/>
            <w:vAlign w:val="center"/>
          </w:tcPr>
          <w:p w14:paraId="39856B7B" w14:textId="05FEE543" w:rsidR="00E56A51" w:rsidRPr="00212D7D" w:rsidRDefault="000D6CC8" w:rsidP="00132FFC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5</w:t>
            </w:r>
          </w:p>
        </w:tc>
      </w:tr>
      <w:tr w:rsidR="00132FFC" w:rsidRPr="00212D7D" w14:paraId="5723F945" w14:textId="77777777" w:rsidTr="00132FFC">
        <w:tc>
          <w:tcPr>
            <w:tcW w:w="11965" w:type="dxa"/>
          </w:tcPr>
          <w:p w14:paraId="16B7CAD5" w14:textId="670C85DE" w:rsidR="00E56A51" w:rsidRPr="00212D7D" w:rsidRDefault="009F3093" w:rsidP="007105E4">
            <w:pP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D. </w:t>
            </w:r>
            <w:r w:rsidR="00E56A51" w:rsidRPr="00212D7D">
              <w:rPr>
                <w:rFonts w:ascii="Times New Roman" w:hAnsi="Times New Roman"/>
                <w:sz w:val="22"/>
                <w:szCs w:val="22"/>
              </w:rPr>
              <w:t>Characteristics of the included study populations</w:t>
            </w:r>
          </w:p>
        </w:tc>
        <w:tc>
          <w:tcPr>
            <w:tcW w:w="985" w:type="dxa"/>
            <w:vAlign w:val="center"/>
          </w:tcPr>
          <w:p w14:paraId="23ED06A0" w14:textId="1EADF51D" w:rsidR="00E56A51" w:rsidRPr="00212D7D" w:rsidRDefault="000D6CC8" w:rsidP="00132FFC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6</w:t>
            </w:r>
          </w:p>
        </w:tc>
      </w:tr>
      <w:tr w:rsidR="00132FFC" w:rsidRPr="00212D7D" w14:paraId="5F6AE5E7" w14:textId="77777777" w:rsidTr="00132FFC">
        <w:tc>
          <w:tcPr>
            <w:tcW w:w="11965" w:type="dxa"/>
          </w:tcPr>
          <w:p w14:paraId="1A1EC168" w14:textId="3698F1BA" w:rsidR="00E56A51" w:rsidRPr="00212D7D" w:rsidRDefault="009F3093" w:rsidP="007105E4">
            <w:pPr>
              <w:pStyle w:val="p1"/>
              <w:rPr>
                <w:rFonts w:ascii="Times New Roman" w:hAnsi="Times New Roman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E. </w:t>
            </w:r>
            <w:r w:rsidR="00E56A51" w:rsidRPr="00212D7D">
              <w:rPr>
                <w:rFonts w:ascii="Times New Roman" w:hAnsi="Times New Roman"/>
                <w:sz w:val="22"/>
                <w:szCs w:val="22"/>
              </w:rPr>
              <w:t>Information on feasibility of PROMs</w:t>
            </w:r>
          </w:p>
        </w:tc>
        <w:tc>
          <w:tcPr>
            <w:tcW w:w="985" w:type="dxa"/>
            <w:vAlign w:val="center"/>
          </w:tcPr>
          <w:p w14:paraId="28EE777E" w14:textId="12A10EBD" w:rsidR="00E56A51" w:rsidRPr="00212D7D" w:rsidRDefault="000D6CC8" w:rsidP="00132FFC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1</w:t>
            </w:r>
          </w:p>
        </w:tc>
      </w:tr>
      <w:tr w:rsidR="00132FFC" w:rsidRPr="00212D7D" w14:paraId="03DBD774" w14:textId="77777777" w:rsidTr="00132FFC">
        <w:trPr>
          <w:trHeight w:val="109"/>
        </w:trPr>
        <w:tc>
          <w:tcPr>
            <w:tcW w:w="11965" w:type="dxa"/>
          </w:tcPr>
          <w:p w14:paraId="2302B38C" w14:textId="036000B6" w:rsidR="00E56A51" w:rsidRPr="00212D7D" w:rsidRDefault="009F3093" w:rsidP="007105E4">
            <w:pPr>
              <w:pStyle w:val="p1"/>
              <w:rPr>
                <w:rFonts w:ascii="Times New Roman" w:hAnsi="Times New Roman"/>
                <w:color w:val="auto"/>
                <w:sz w:val="22"/>
                <w:szCs w:val="22"/>
              </w:rPr>
            </w:pPr>
            <w:r>
              <w:rPr>
                <w:rFonts w:ascii="Times New Roman" w:hAnsi="Times New Roman"/>
                <w:sz w:val="22"/>
                <w:szCs w:val="22"/>
              </w:rPr>
              <w:t xml:space="preserve">F. </w:t>
            </w:r>
            <w:r w:rsidR="000D6CC8">
              <w:rPr>
                <w:rFonts w:ascii="Times New Roman" w:hAnsi="Times New Roman"/>
                <w:sz w:val="22"/>
                <w:szCs w:val="22"/>
              </w:rPr>
              <w:t>Information on interpreta</w:t>
            </w:r>
            <w:r w:rsidR="000D6CC8" w:rsidRPr="00212D7D">
              <w:rPr>
                <w:rFonts w:ascii="Times New Roman" w:hAnsi="Times New Roman"/>
                <w:sz w:val="22"/>
                <w:szCs w:val="22"/>
              </w:rPr>
              <w:t>bility of PROMs</w:t>
            </w:r>
          </w:p>
        </w:tc>
        <w:tc>
          <w:tcPr>
            <w:tcW w:w="985" w:type="dxa"/>
            <w:vAlign w:val="center"/>
          </w:tcPr>
          <w:p w14:paraId="39AED987" w14:textId="47BF1AC9" w:rsidR="00E56A51" w:rsidRPr="00212D7D" w:rsidRDefault="000D6CC8" w:rsidP="00132FFC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4</w:t>
            </w:r>
          </w:p>
        </w:tc>
      </w:tr>
      <w:tr w:rsidR="00132FFC" w:rsidRPr="00212D7D" w14:paraId="0D8C0118" w14:textId="77777777" w:rsidTr="00132FFC">
        <w:trPr>
          <w:trHeight w:val="109"/>
        </w:trPr>
        <w:tc>
          <w:tcPr>
            <w:tcW w:w="11965" w:type="dxa"/>
          </w:tcPr>
          <w:p w14:paraId="245F7CA3" w14:textId="6E1BCC98" w:rsidR="000D6CC8" w:rsidRPr="00212D7D" w:rsidRDefault="009F3093" w:rsidP="007105E4">
            <w:pPr>
              <w:pStyle w:val="p1"/>
              <w:rPr>
                <w:rFonts w:ascii="Times New Roman" w:hAnsi="Times New Roman"/>
                <w:color w:val="auto"/>
                <w:sz w:val="22"/>
                <w:szCs w:val="22"/>
              </w:rPr>
            </w:pPr>
            <w:r>
              <w:rPr>
                <w:rFonts w:ascii="Times New Roman" w:hAnsi="Times New Roman"/>
                <w:color w:val="auto"/>
                <w:sz w:val="22"/>
                <w:szCs w:val="22"/>
              </w:rPr>
              <w:t xml:space="preserve">G. </w:t>
            </w:r>
            <w:r w:rsidR="000D6CC8" w:rsidRPr="00212D7D">
              <w:rPr>
                <w:rFonts w:ascii="Times New Roman" w:hAnsi="Times New Roman"/>
                <w:color w:val="auto"/>
                <w:sz w:val="22"/>
                <w:szCs w:val="22"/>
              </w:rPr>
              <w:t>Evaluation of content validity of PsAID9 and PsAID12</w:t>
            </w:r>
          </w:p>
        </w:tc>
        <w:tc>
          <w:tcPr>
            <w:tcW w:w="985" w:type="dxa"/>
            <w:vAlign w:val="center"/>
          </w:tcPr>
          <w:p w14:paraId="7E3D37A0" w14:textId="6C949891" w:rsidR="000D6CC8" w:rsidRDefault="00EA2ED0" w:rsidP="00132FFC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19</w:t>
            </w:r>
          </w:p>
        </w:tc>
      </w:tr>
      <w:tr w:rsidR="00132FFC" w:rsidRPr="00212D7D" w14:paraId="29F17BDE" w14:textId="77777777" w:rsidTr="009F3093">
        <w:trPr>
          <w:trHeight w:val="197"/>
        </w:trPr>
        <w:tc>
          <w:tcPr>
            <w:tcW w:w="11965" w:type="dxa"/>
          </w:tcPr>
          <w:p w14:paraId="014B1737" w14:textId="1E1CCBC8" w:rsidR="00EA2ED0" w:rsidRPr="00212D7D" w:rsidRDefault="00EA2ED0" w:rsidP="007105E4">
            <w:pPr>
              <w:pStyle w:val="p1"/>
              <w:rPr>
                <w:rFonts w:ascii="Times New Roman" w:hAnsi="Times New Roman"/>
                <w:color w:val="auto"/>
                <w:sz w:val="22"/>
                <w:szCs w:val="22"/>
              </w:rPr>
            </w:pPr>
            <w:r>
              <w:rPr>
                <w:rFonts w:ascii="Times New Roman" w:hAnsi="Times New Roman"/>
                <w:color w:val="auto"/>
                <w:sz w:val="22"/>
                <w:szCs w:val="22"/>
              </w:rPr>
              <w:t>References</w:t>
            </w:r>
          </w:p>
        </w:tc>
        <w:tc>
          <w:tcPr>
            <w:tcW w:w="985" w:type="dxa"/>
            <w:vAlign w:val="center"/>
          </w:tcPr>
          <w:p w14:paraId="38C64929" w14:textId="4ED1252D" w:rsidR="00EA2ED0" w:rsidRDefault="00EA2ED0" w:rsidP="00132FFC">
            <w:pPr>
              <w:jc w:val="center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21</w:t>
            </w:r>
          </w:p>
        </w:tc>
      </w:tr>
    </w:tbl>
    <w:p w14:paraId="3DB598A0" w14:textId="77777777" w:rsidR="00E56A51" w:rsidRPr="005B3508" w:rsidRDefault="00E56A51" w:rsidP="00E56A51">
      <w:pPr>
        <w:spacing w:line="276" w:lineRule="auto"/>
        <w:rPr>
          <w:rFonts w:ascii="Times New Roman" w:hAnsi="Times New Roman" w:cs="Times New Roman"/>
          <w:color w:val="000000" w:themeColor="text1"/>
          <w:sz w:val="22"/>
          <w:szCs w:val="22"/>
          <w:u w:val="single"/>
        </w:rPr>
      </w:pPr>
    </w:p>
    <w:p w14:paraId="2AD9C261" w14:textId="77777777" w:rsidR="00FB01A4" w:rsidRPr="005B3508" w:rsidRDefault="00FB01A4" w:rsidP="00FB01A4">
      <w:pPr>
        <w:pStyle w:val="ListParagraph"/>
        <w:spacing w:line="276" w:lineRule="auto"/>
        <w:rPr>
          <w:rFonts w:ascii="Times New Roman" w:hAnsi="Times New Roman" w:cs="Times New Roman"/>
          <w:color w:val="000000" w:themeColor="text1"/>
          <w:sz w:val="22"/>
          <w:szCs w:val="22"/>
          <w:u w:val="single"/>
        </w:rPr>
      </w:pPr>
    </w:p>
    <w:p w14:paraId="458EB5F3" w14:textId="77777777" w:rsidR="007105E4" w:rsidRDefault="007105E4" w:rsidP="00EA2ED0">
      <w:pPr>
        <w:pStyle w:val="ListParagraph"/>
        <w:numPr>
          <w:ilvl w:val="0"/>
          <w:numId w:val="23"/>
        </w:num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spacing w:line="276" w:lineRule="auto"/>
        <w:rPr>
          <w:rFonts w:ascii="Times New Roman" w:hAnsi="Times New Roman" w:cs="Times New Roman"/>
          <w:b/>
          <w:color w:val="000000" w:themeColor="text1"/>
          <w:sz w:val="22"/>
          <w:szCs w:val="22"/>
          <w:u w:val="single"/>
        </w:rPr>
        <w:sectPr w:rsidR="007105E4" w:rsidSect="000D6CC8">
          <w:footerReference w:type="even" r:id="rId7"/>
          <w:footerReference w:type="default" r:id="rId8"/>
          <w:pgSz w:w="15840" w:h="12240" w:orient="landscape"/>
          <w:pgMar w:top="1440" w:right="1440" w:bottom="1440" w:left="1440" w:header="720" w:footer="720" w:gutter="0"/>
          <w:pgNumType w:start="0"/>
          <w:cols w:space="720"/>
          <w:titlePg/>
          <w:docGrid w:linePitch="360"/>
        </w:sectPr>
      </w:pPr>
    </w:p>
    <w:p w14:paraId="541F32EA" w14:textId="5691529B" w:rsidR="001D61D4" w:rsidRPr="007105E4" w:rsidRDefault="009F3093" w:rsidP="007105E4">
      <w:pPr>
        <w:spacing w:line="276" w:lineRule="auto"/>
        <w:rPr>
          <w:rFonts w:ascii="Times New Roman" w:hAnsi="Times New Roman" w:cs="Times New Roman"/>
          <w:b/>
          <w:color w:val="000000" w:themeColor="text1"/>
          <w:sz w:val="22"/>
          <w:szCs w:val="22"/>
          <w:u w:val="single"/>
        </w:rPr>
      </w:pPr>
      <w:r>
        <w:rPr>
          <w:rFonts w:ascii="Times New Roman" w:hAnsi="Times New Roman" w:cs="Times New Roman"/>
          <w:b/>
          <w:color w:val="000000" w:themeColor="text1"/>
          <w:sz w:val="22"/>
          <w:szCs w:val="22"/>
          <w:u w:val="single"/>
        </w:rPr>
        <w:lastRenderedPageBreak/>
        <w:t xml:space="preserve">A. </w:t>
      </w:r>
      <w:r w:rsidR="001D61D4" w:rsidRPr="007105E4">
        <w:rPr>
          <w:rFonts w:ascii="Times New Roman" w:hAnsi="Times New Roman" w:cs="Times New Roman"/>
          <w:b/>
          <w:color w:val="000000" w:themeColor="text1"/>
          <w:sz w:val="22"/>
          <w:szCs w:val="22"/>
          <w:u w:val="single"/>
        </w:rPr>
        <w:t>Search strategy</w:t>
      </w:r>
    </w:p>
    <w:p w14:paraId="34057421" w14:textId="77777777" w:rsidR="001D61D4" w:rsidRPr="005B3508" w:rsidRDefault="001D61D4" w:rsidP="007D7267">
      <w:pPr>
        <w:spacing w:line="276" w:lineRule="auto"/>
        <w:rPr>
          <w:rFonts w:ascii="Times New Roman" w:hAnsi="Times New Roman" w:cs="Times New Roman"/>
          <w:b/>
          <w:color w:val="000000" w:themeColor="text1"/>
          <w:sz w:val="22"/>
          <w:szCs w:val="22"/>
          <w:u w:val="single"/>
        </w:rPr>
      </w:pPr>
    </w:p>
    <w:p w14:paraId="2D57F5E1" w14:textId="7E7B1D47" w:rsidR="00B72CE5" w:rsidRPr="005B3508" w:rsidRDefault="00B72CE5" w:rsidP="007D7267">
      <w:pPr>
        <w:spacing w:line="276" w:lineRule="auto"/>
        <w:rPr>
          <w:rFonts w:ascii="Times New Roman" w:hAnsi="Times New Roman" w:cs="Times New Roman"/>
          <w:color w:val="000000" w:themeColor="text1"/>
          <w:sz w:val="22"/>
          <w:szCs w:val="22"/>
          <w:u w:val="single"/>
        </w:rPr>
      </w:pPr>
      <w:r w:rsidRPr="005B3508">
        <w:rPr>
          <w:rFonts w:ascii="Times New Roman" w:hAnsi="Times New Roman" w:cs="Times New Roman"/>
          <w:b/>
          <w:color w:val="000000" w:themeColor="text1"/>
          <w:sz w:val="22"/>
          <w:szCs w:val="22"/>
          <w:u w:val="single"/>
        </w:rPr>
        <w:t xml:space="preserve">Pubmed </w:t>
      </w:r>
    </w:p>
    <w:p w14:paraId="7416B7EC" w14:textId="77777777" w:rsidR="003C6015" w:rsidRPr="005B3508" w:rsidRDefault="003C6015" w:rsidP="0068537E">
      <w:pPr>
        <w:pStyle w:val="p1"/>
        <w:spacing w:line="360" w:lineRule="auto"/>
        <w:ind w:firstLine="720"/>
        <w:jc w:val="both"/>
        <w:rPr>
          <w:rFonts w:ascii="Times New Roman" w:hAnsi="Times New Roman"/>
          <w:sz w:val="22"/>
          <w:szCs w:val="22"/>
        </w:rPr>
      </w:pPr>
    </w:p>
    <w:p w14:paraId="1BD64984" w14:textId="316B9284" w:rsidR="0013479E" w:rsidRPr="005B3508" w:rsidRDefault="00667406" w:rsidP="00B72CE5">
      <w:pPr>
        <w:pStyle w:val="p1"/>
        <w:spacing w:line="360" w:lineRule="auto"/>
        <w:ind w:firstLine="720"/>
        <w:jc w:val="both"/>
        <w:rPr>
          <w:rFonts w:ascii="Times New Roman" w:hAnsi="Times New Roman"/>
          <w:bCs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We</w:t>
      </w:r>
      <w:r w:rsidR="0068537E" w:rsidRPr="005B3508">
        <w:rPr>
          <w:rFonts w:ascii="Times New Roman" w:hAnsi="Times New Roman"/>
          <w:sz w:val="22"/>
          <w:szCs w:val="22"/>
        </w:rPr>
        <w:t xml:space="preserve"> conducted </w:t>
      </w:r>
      <w:r w:rsidR="0068537E" w:rsidRPr="005B3508">
        <w:rPr>
          <w:rFonts w:ascii="Times New Roman" w:hAnsi="Times New Roman"/>
          <w:bCs/>
          <w:sz w:val="22"/>
          <w:szCs w:val="22"/>
        </w:rPr>
        <w:t>a MEDLINE</w:t>
      </w:r>
      <w:r w:rsidR="007F12FE" w:rsidRPr="005B3508">
        <w:rPr>
          <w:rFonts w:ascii="Times New Roman" w:hAnsi="Times New Roman"/>
          <w:bCs/>
          <w:sz w:val="22"/>
          <w:szCs w:val="22"/>
        </w:rPr>
        <w:t xml:space="preserve"> </w:t>
      </w:r>
      <w:r w:rsidR="0068537E" w:rsidRPr="005B3508">
        <w:rPr>
          <w:rFonts w:ascii="Times New Roman" w:hAnsi="Times New Roman"/>
          <w:bCs/>
          <w:sz w:val="22"/>
          <w:szCs w:val="22"/>
        </w:rPr>
        <w:t xml:space="preserve">search </w:t>
      </w:r>
      <w:r w:rsidR="007F12FE" w:rsidRPr="005B3508">
        <w:rPr>
          <w:rFonts w:ascii="Times New Roman" w:hAnsi="Times New Roman"/>
          <w:bCs/>
          <w:sz w:val="22"/>
          <w:szCs w:val="22"/>
        </w:rPr>
        <w:t xml:space="preserve">through Pubmed </w:t>
      </w:r>
      <w:r w:rsidR="00822376" w:rsidRPr="005B3508">
        <w:rPr>
          <w:rFonts w:ascii="Times New Roman" w:hAnsi="Times New Roman"/>
          <w:bCs/>
          <w:sz w:val="22"/>
          <w:szCs w:val="22"/>
        </w:rPr>
        <w:t>from inception to March 2018</w:t>
      </w:r>
      <w:r w:rsidR="0068537E" w:rsidRPr="005B3508">
        <w:rPr>
          <w:rFonts w:ascii="Times New Roman" w:hAnsi="Times New Roman"/>
          <w:bCs/>
          <w:sz w:val="22"/>
          <w:szCs w:val="22"/>
        </w:rPr>
        <w:t xml:space="preserve"> to identify validation studies in patients with psoriasis and</w:t>
      </w:r>
      <w:r w:rsidR="00A0347A" w:rsidRPr="005B3508">
        <w:rPr>
          <w:rFonts w:ascii="Times New Roman" w:hAnsi="Times New Roman"/>
          <w:bCs/>
          <w:sz w:val="22"/>
          <w:szCs w:val="22"/>
        </w:rPr>
        <w:t>/or</w:t>
      </w:r>
      <w:r w:rsidR="0068537E" w:rsidRPr="005B3508">
        <w:rPr>
          <w:rFonts w:ascii="Times New Roman" w:hAnsi="Times New Roman"/>
          <w:bCs/>
          <w:sz w:val="22"/>
          <w:szCs w:val="22"/>
        </w:rPr>
        <w:t xml:space="preserve"> psoriatic arthritis of the instruments </w:t>
      </w:r>
      <w:r w:rsidR="00317403" w:rsidRPr="005B3508">
        <w:rPr>
          <w:rFonts w:ascii="Times New Roman" w:hAnsi="Times New Roman"/>
          <w:bCs/>
          <w:sz w:val="22"/>
          <w:szCs w:val="22"/>
        </w:rPr>
        <w:t>selected in Step 2</w:t>
      </w:r>
      <w:r w:rsidR="0068537E" w:rsidRPr="005B3508">
        <w:rPr>
          <w:rFonts w:ascii="Times New Roman" w:hAnsi="Times New Roman"/>
          <w:bCs/>
          <w:sz w:val="22"/>
          <w:szCs w:val="22"/>
        </w:rPr>
        <w:t xml:space="preserve">. </w:t>
      </w:r>
      <w:r w:rsidR="00B154B2" w:rsidRPr="005B3508">
        <w:rPr>
          <w:rFonts w:ascii="Times New Roman" w:hAnsi="Times New Roman"/>
          <w:bCs/>
          <w:sz w:val="22"/>
          <w:szCs w:val="22"/>
        </w:rPr>
        <w:t xml:space="preserve">The search strategy was based on recommendations for performing systematic reviews of measurement properties </w:t>
      </w:r>
      <w:r w:rsidR="00A5359B" w:rsidRPr="005B3508">
        <w:rPr>
          <w:rFonts w:ascii="Times New Roman" w:hAnsi="Times New Roman"/>
          <w:bCs/>
          <w:sz w:val="22"/>
          <w:szCs w:val="22"/>
        </w:rPr>
        <w:t>published</w:t>
      </w:r>
      <w:r w:rsidR="00B154B2" w:rsidRPr="005B3508">
        <w:rPr>
          <w:rFonts w:ascii="Times New Roman" w:hAnsi="Times New Roman"/>
          <w:bCs/>
          <w:sz w:val="22"/>
          <w:szCs w:val="22"/>
        </w:rPr>
        <w:t xml:space="preserve"> by Terwee et al</w:t>
      </w:r>
      <w:r w:rsidR="00156697" w:rsidRPr="005B3508">
        <w:rPr>
          <w:rFonts w:ascii="Times New Roman" w:hAnsi="Times New Roman"/>
          <w:bCs/>
          <w:sz w:val="22"/>
          <w:szCs w:val="22"/>
        </w:rPr>
        <w:fldChar w:fldCharType="begin">
          <w:fldData xml:space="preserve">PEVuZE5vdGU+PENpdGU+PEF1dGhvcj5UZXJ3ZWU8L0F1dGhvcj48WWVhcj4yMDA5PC9ZZWFyPjxS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</w:fldData>
        </w:fldChar>
      </w:r>
      <w:r w:rsidR="008702FE">
        <w:rPr>
          <w:rFonts w:ascii="Times New Roman" w:hAnsi="Times New Roman"/>
          <w:bCs/>
          <w:sz w:val="22"/>
          <w:szCs w:val="22"/>
        </w:rPr>
        <w:instrText xml:space="preserve"> ADDIN EN.CITE </w:instrText>
      </w:r>
      <w:r w:rsidR="008702FE">
        <w:rPr>
          <w:rFonts w:ascii="Times New Roman" w:hAnsi="Times New Roman"/>
          <w:bCs/>
          <w:sz w:val="22"/>
          <w:szCs w:val="22"/>
        </w:rPr>
        <w:fldChar w:fldCharType="begin">
          <w:fldData xml:space="preserve">PEVuZE5vdGU+PENpdGU+PEF1dGhvcj5UZXJ3ZWU8L0F1dGhvcj48WWVhcj4yMDA5PC9ZZWFyPjxS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</w:fldData>
        </w:fldChar>
      </w:r>
      <w:r w:rsidR="008702FE">
        <w:rPr>
          <w:rFonts w:ascii="Times New Roman" w:hAnsi="Times New Roman"/>
          <w:bCs/>
          <w:sz w:val="22"/>
          <w:szCs w:val="22"/>
        </w:rPr>
        <w:instrText xml:space="preserve"> ADDIN EN.CITE.DATA </w:instrText>
      </w:r>
      <w:r w:rsidR="008702FE">
        <w:rPr>
          <w:rFonts w:ascii="Times New Roman" w:hAnsi="Times New Roman"/>
          <w:bCs/>
          <w:sz w:val="22"/>
          <w:szCs w:val="22"/>
        </w:rPr>
      </w:r>
      <w:r w:rsidR="008702FE">
        <w:rPr>
          <w:rFonts w:ascii="Times New Roman" w:hAnsi="Times New Roman"/>
          <w:bCs/>
          <w:sz w:val="22"/>
          <w:szCs w:val="22"/>
        </w:rPr>
        <w:fldChar w:fldCharType="end"/>
      </w:r>
      <w:r w:rsidR="00156697" w:rsidRPr="005B3508">
        <w:rPr>
          <w:rFonts w:ascii="Times New Roman" w:hAnsi="Times New Roman"/>
          <w:bCs/>
          <w:sz w:val="22"/>
          <w:szCs w:val="22"/>
        </w:rPr>
      </w:r>
      <w:r w:rsidR="00156697" w:rsidRPr="005B3508">
        <w:rPr>
          <w:rFonts w:ascii="Times New Roman" w:hAnsi="Times New Roman"/>
          <w:bCs/>
          <w:sz w:val="22"/>
          <w:szCs w:val="22"/>
        </w:rPr>
        <w:fldChar w:fldCharType="separate"/>
      </w:r>
      <w:r w:rsidR="008702FE">
        <w:rPr>
          <w:rFonts w:ascii="Times New Roman" w:hAnsi="Times New Roman"/>
          <w:bCs/>
          <w:noProof/>
          <w:sz w:val="22"/>
          <w:szCs w:val="22"/>
        </w:rPr>
        <w:t>[1]</w:t>
      </w:r>
      <w:r w:rsidR="00156697" w:rsidRPr="005B3508">
        <w:rPr>
          <w:rFonts w:ascii="Times New Roman" w:hAnsi="Times New Roman"/>
          <w:bCs/>
          <w:sz w:val="22"/>
          <w:szCs w:val="22"/>
        </w:rPr>
        <w:fldChar w:fldCharType="end"/>
      </w:r>
      <w:r w:rsidR="008702FE">
        <w:rPr>
          <w:rFonts w:ascii="Times New Roman" w:hAnsi="Times New Roman"/>
          <w:bCs/>
          <w:sz w:val="22"/>
          <w:szCs w:val="22"/>
        </w:rPr>
        <w:t>.</w:t>
      </w:r>
      <w:r w:rsidR="00B154B2" w:rsidRPr="005B3508">
        <w:rPr>
          <w:rFonts w:ascii="Times New Roman" w:hAnsi="Times New Roman"/>
          <w:bCs/>
          <w:sz w:val="22"/>
          <w:szCs w:val="22"/>
        </w:rPr>
        <w:t xml:space="preserve"> Consequently, we combined terms for “psoriasis or psoriatic arthritis”,</w:t>
      </w:r>
      <w:r w:rsidR="00A965E7" w:rsidRPr="005B3508">
        <w:rPr>
          <w:rFonts w:ascii="Times New Roman" w:hAnsi="Times New Roman"/>
          <w:bCs/>
          <w:sz w:val="22"/>
          <w:szCs w:val="22"/>
        </w:rPr>
        <w:t xml:space="preserve"> “instrument name” </w:t>
      </w:r>
      <w:r w:rsidR="00B154B2" w:rsidRPr="005B3508">
        <w:rPr>
          <w:rFonts w:ascii="Times New Roman" w:hAnsi="Times New Roman"/>
          <w:bCs/>
          <w:sz w:val="22"/>
          <w:szCs w:val="22"/>
        </w:rPr>
        <w:t>and “measurement prop</w:t>
      </w:r>
      <w:r w:rsidR="00822376" w:rsidRPr="005B3508">
        <w:rPr>
          <w:rFonts w:ascii="Times New Roman" w:hAnsi="Times New Roman"/>
          <w:bCs/>
          <w:sz w:val="22"/>
          <w:szCs w:val="22"/>
        </w:rPr>
        <w:t>erties”.</w:t>
      </w:r>
      <w:r w:rsidR="00DE12DB" w:rsidRPr="005B3508">
        <w:rPr>
          <w:rFonts w:ascii="Times New Roman" w:hAnsi="Times New Roman"/>
          <w:bCs/>
          <w:sz w:val="22"/>
          <w:szCs w:val="22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81"/>
        <w:gridCol w:w="11069"/>
      </w:tblGrid>
      <w:tr w:rsidR="0013479E" w:rsidRPr="005B3508" w14:paraId="71DEDBE4" w14:textId="77777777" w:rsidTr="008A0024">
        <w:tc>
          <w:tcPr>
            <w:tcW w:w="0" w:type="auto"/>
          </w:tcPr>
          <w:p w14:paraId="6AF30FDE" w14:textId="58DDEFB5" w:rsidR="0013479E" w:rsidRPr="005B3508" w:rsidRDefault="00A965E7" w:rsidP="00314257">
            <w:pPr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>#1</w:t>
            </w:r>
            <w:r w:rsidR="000407F0"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>: p</w:t>
            </w:r>
            <w:r w:rsidR="0013479E"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>opulation</w:t>
            </w:r>
          </w:p>
        </w:tc>
        <w:tc>
          <w:tcPr>
            <w:tcW w:w="0" w:type="auto"/>
          </w:tcPr>
          <w:p w14:paraId="09B4A306" w14:textId="77777777" w:rsidR="0013479E" w:rsidRPr="005B3508" w:rsidRDefault="0013479E" w:rsidP="00314257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B3508">
              <w:rPr>
                <w:rFonts w:ascii="Times New Roman" w:hAnsi="Times New Roman" w:cs="Times New Roman"/>
                <w:sz w:val="22"/>
                <w:szCs w:val="22"/>
              </w:rPr>
              <w:t xml:space="preserve">"Arthritis, Psoriatic"[Mesh] OR Arthritis, Psoriatic[tiab] OR Psoriasis, Arthritic[tiab] OR Arthritic Psoriasis[tiab] OR Psoriatic Arthritis[tiab] OR Psoriasis Arthropathica[tiab] OR Psoriatic Arthropathy[tiab] OR Arthropathies, Psoriatic[tiab] OR Arthropathy, Psoriatic[tiab] OR Psoriatic Arthropathies[tiab] OR </w:t>
            </w:r>
            <w:r w:rsidRPr="005B350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"Psoriasis"[MeSH] OR Psoriasis[tiab] OR Psoriases[tiab] OR Pustulosis of Palms and Soles[tiab] OR Pustulosis Palmaris et Plantaris[tiab] OR Palmoplantaris Pustulosis[tiab] OR Pustular Psoriasis of Palms and Soles[tiab]</w:t>
            </w:r>
          </w:p>
        </w:tc>
      </w:tr>
      <w:tr w:rsidR="0013479E" w:rsidRPr="005B3508" w14:paraId="6BB98D4B" w14:textId="77777777" w:rsidTr="008A0024">
        <w:tc>
          <w:tcPr>
            <w:tcW w:w="0" w:type="auto"/>
          </w:tcPr>
          <w:p w14:paraId="0DA6BB4F" w14:textId="40F971D2" w:rsidR="0013479E" w:rsidRPr="005B3508" w:rsidRDefault="000407F0" w:rsidP="00314257">
            <w:pPr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#2: </w:t>
            </w:r>
            <w:r w:rsidR="0013479E"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>instrument search</w:t>
            </w:r>
          </w:p>
        </w:tc>
        <w:tc>
          <w:tcPr>
            <w:tcW w:w="0" w:type="auto"/>
          </w:tcPr>
          <w:p w14:paraId="33E00AFB" w14:textId="3976DD78" w:rsidR="00866817" w:rsidRPr="005B3508" w:rsidRDefault="00E565A0" w:rsidP="00314257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  <w:r w:rsidRPr="005B3508">
              <w:rPr>
                <w:rFonts w:ascii="Times New Roman" w:hAnsi="Times New Roman" w:cs="Times New Roman"/>
                <w:bCs/>
                <w:sz w:val="22"/>
                <w:szCs w:val="22"/>
              </w:rPr>
              <w:t xml:space="preserve">Patient Global OR </w:t>
            </w:r>
            <w:r w:rsidR="00866817" w:rsidRPr="005B3508">
              <w:rPr>
                <w:rFonts w:ascii="Times New Roman" w:hAnsi="Times New Roman" w:cs="Times New Roman"/>
                <w:bCs/>
                <w:sz w:val="22"/>
                <w:szCs w:val="22"/>
              </w:rPr>
              <w:t xml:space="preserve">Patient Global Assessment[tiab] OR </w:t>
            </w:r>
            <w:r w:rsidRPr="005B3508">
              <w:rPr>
                <w:rFonts w:ascii="Times New Roman" w:hAnsi="Times New Roman" w:cs="Times New Roman"/>
                <w:bCs/>
                <w:sz w:val="22"/>
                <w:szCs w:val="22"/>
              </w:rPr>
              <w:t xml:space="preserve">PGA[tiab] OR </w:t>
            </w:r>
            <w:r w:rsidR="00866817" w:rsidRPr="005B3508">
              <w:rPr>
                <w:rFonts w:ascii="Times New Roman" w:hAnsi="Times New Roman" w:cs="Times New Roman"/>
                <w:bCs/>
                <w:sz w:val="22"/>
                <w:szCs w:val="22"/>
              </w:rPr>
              <w:t>Routine Assessment Patient Index Data 3[tiab] OR RAPID3[tiab] OR Psoriatic Arthritis Impact of Disease[tiab] OR PsAID[tiab]</w:t>
            </w:r>
            <w:r w:rsidR="001C7DE8" w:rsidRPr="005B3508">
              <w:rPr>
                <w:rFonts w:ascii="Times New Roman" w:hAnsi="Times New Roman" w:cs="Times New Roman"/>
                <w:bCs/>
                <w:sz w:val="22"/>
                <w:szCs w:val="22"/>
              </w:rPr>
              <w:t xml:space="preserve"> OR PsAID9[tiab] OR PsAID12[tiab]</w:t>
            </w:r>
          </w:p>
          <w:p w14:paraId="506C7461" w14:textId="1938D214" w:rsidR="0013479E" w:rsidRPr="005B3508" w:rsidRDefault="0013479E" w:rsidP="00314257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3479E" w:rsidRPr="005B3508" w14:paraId="61803EDD" w14:textId="77777777" w:rsidTr="008A0024">
        <w:tc>
          <w:tcPr>
            <w:tcW w:w="0" w:type="auto"/>
          </w:tcPr>
          <w:p w14:paraId="4D52C192" w14:textId="12571A83" w:rsidR="0013479E" w:rsidRPr="005B3508" w:rsidRDefault="00313F06" w:rsidP="00314257">
            <w:pPr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>#</w:t>
            </w:r>
            <w:r w:rsidR="00046EF8"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>3</w:t>
            </w:r>
            <w:r w:rsidR="000407F0"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>: measurement properties</w:t>
            </w:r>
          </w:p>
        </w:tc>
        <w:tc>
          <w:tcPr>
            <w:tcW w:w="0" w:type="auto"/>
          </w:tcPr>
          <w:p w14:paraId="7AD8D960" w14:textId="39CEADDE" w:rsidR="0013479E" w:rsidRPr="005B3508" w:rsidRDefault="00046EF8" w:rsidP="00314257">
            <w:pPr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#1 and #2 </w:t>
            </w:r>
            <w:r w:rsidR="0013479E"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>and SENSITIVE FILTER for measurement properties:</w:t>
            </w:r>
          </w:p>
          <w:p w14:paraId="6C1821D2" w14:textId="77777777" w:rsidR="0013479E" w:rsidRPr="005B3508" w:rsidRDefault="0013479E" w:rsidP="00314257">
            <w:pPr>
              <w:pStyle w:val="p1"/>
              <w:jc w:val="both"/>
              <w:rPr>
                <w:rFonts w:ascii="Times New Roman" w:hAnsi="Times New Roman"/>
                <w:color w:val="auto"/>
                <w:sz w:val="22"/>
                <w:szCs w:val="22"/>
              </w:rPr>
            </w:pPr>
            <w:r w:rsidRPr="005B3508">
              <w:rPr>
                <w:rFonts w:ascii="Times New Roman" w:hAnsi="Times New Roman"/>
                <w:color w:val="auto"/>
                <w:sz w:val="22"/>
                <w:szCs w:val="22"/>
              </w:rPr>
              <w:t xml:space="preserve">(instrumentation[sh] OR methods[sh] OR Validation Studies[pt] OR Comparative Study[pt] OR ‘‘psychometrics’’[MeSH] OR psychometr*[tiab] OR clinimetr*[tw] OR clinometr*[tw] OR ‘‘outcome assessment (health care)’’[MeSH] OR outcome assessment[tiab] OR outcome measure*[tw] OR ‘‘observer variation’’[MeSH] OR observer variation[tiab] OR ‘‘Health Status Indicators’’[Mesh] OR ‘‘reproducibility of results’’[MeSH] OR reproducib*[tiab] OR ‘‘discriminant analysis’’[MeSH] OR reliab*[tiab] OR unreliab*[tiab] OR valid*[tiab] OR coefficient[tiab] OR homogeneity[tiab] OR homogeneous[tiab] OR ‘‘internal consistency’’[tiab] OR (cronbach*[tiab] AND (alpha[tiab] OR alphas[tiab])) OR (item[tiab] AND (correlation*[tiab] OR selection*[tiab] OR reduction*[tiab])) OR agreement[tiab] OR precision[tiab] OR imprecision[tiab] OR ‘‘precise values’’[tiab] OR test–retest[tiab] OR (test[tiab] AND retest[tiab]) OR (reliab*[tiab] AND (test[tiab] OR retest[tiab])) OR stability[tiab] OR interrater[tiab] OR inter-rater[tiab] OR intrarater[tiab] OR intra-rater[tiab] OR intertester[tiab] OR inter-tester[tiab] OR intratester[tiab] OR intra-tester[tiab] OR interobserver[tiab] OR inter-observer[tiab] OR intraobserver[tiab] OR intraobserver[tiab] OR intertechnician[tiab] OR inter-technician[tiab] OR intratechnician[tiab] OR intra-technician[tiab] OR interexaminer[tiab] OR inter-examiner[tiab] OR intraexaminer[tiab] OR intra-examiner[tiab] OR interassay[tiab] OR inter-assay[tiab] OR intraassay[tiab] OR intra-assay[tiab] OR interindividual[tiab] OR inter-individual[tiab] OR intraindividual[tiab] OR intra-individual[tiab] OR interparticipant[tiab] OR inter-participant[tiab] OR intraparticipant[tiab] OR intra-participant[tiab] OR kappa[tiab] OR kappa’s[tiab] OR kappas[tiab] OR repeatab*[tiab] OR ((replicab*[tiab] OR repeated[tiab]) AND (measure[tiab] OR measures[tiab] OR </w:t>
            </w:r>
            <w:r w:rsidRPr="005B3508">
              <w:rPr>
                <w:rFonts w:ascii="Times New Roman" w:hAnsi="Times New Roman"/>
                <w:color w:val="auto"/>
                <w:sz w:val="22"/>
                <w:szCs w:val="22"/>
              </w:rPr>
              <w:lastRenderedPageBreak/>
              <w:t>findings[tiab] OR result[tiab] OR results[tiab] OR test[tiab] OR tests[tiab])) OR generaliza*[tiab] OR generalisa*[tiab] OR concordance[tiab] OR (intraclass[tiab] AND correlation*[tiab]) OR discriminative[tiab] OR ‘‘known group’’[tiab] OR factor analysis[tiab] OR factor analyses[tiab] OR dimension*[tiab] OR subscale*[tiab] OR (multitrait[tiab] AND scaling[tiab] AND (analysis[tiab] OR analyses[tiab])) OR item discriminant[tiab] OR interscale correlation*[tiab] OR error[tiab] OR errors[tiab] OR ‘‘individual variability’’[tiab] OR (variability[tiab] AND (analysis[tiab] OR values[tiab])) OR (uncertainty[tiab] AND (measurement[tiab] OR measuring[tiab])) OR ‘‘standard error of measurement’’[tiab] OR sensitiv*[tiab] OR responsive*[tiab] OR ((minimal[tiab] OR minimally[tiab] OR clinical[tiab] OR clinically[tiab]) AND (important[tiab] OR significant[tiab] OR detectable[tiab]) AND (change[tiab] OR difference[tiab])) OR (small*[tiab] AND (real[tiab] OR detectable[tiab]) AND (change[tiab] OR difference[tiab])) OR meaningful change[tiab] OR ‘‘ceiling effect’’[tiab] OR ‘‘floor effect’’[tiab] OR ‘‘Item response model’’[tiab] OR IRT[tiab] OR Rasch[tiab] OR ‘‘Differential item functioning’’[tiab] OR DIF[tiab] OR ‘‘computer adaptive testing’’[tiab] OR ‘‘ item bank’’[tiab] OR ‘‘cross-cultural equivalence’’[tiab])</w:t>
            </w:r>
          </w:p>
          <w:p w14:paraId="74D66F7F" w14:textId="77777777" w:rsidR="0013479E" w:rsidRPr="005B3508" w:rsidRDefault="0013479E" w:rsidP="00314257">
            <w:pPr>
              <w:jc w:val="both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13479E" w:rsidRPr="005B3508" w14:paraId="7FF66219" w14:textId="77777777" w:rsidTr="008A0024">
        <w:trPr>
          <w:trHeight w:val="242"/>
        </w:trPr>
        <w:tc>
          <w:tcPr>
            <w:tcW w:w="0" w:type="auto"/>
          </w:tcPr>
          <w:p w14:paraId="2B1CF74D" w14:textId="245E2122" w:rsidR="0013479E" w:rsidRPr="005B3508" w:rsidRDefault="00866817" w:rsidP="00314257">
            <w:pPr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lastRenderedPageBreak/>
              <w:t>#5</w:t>
            </w:r>
            <w:r w:rsidR="0013479E"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</w:t>
            </w:r>
          </w:p>
          <w:p w14:paraId="114804BD" w14:textId="77777777" w:rsidR="0013479E" w:rsidRPr="005B3508" w:rsidRDefault="0013479E" w:rsidP="00314257">
            <w:pPr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  <w:tc>
          <w:tcPr>
            <w:tcW w:w="0" w:type="auto"/>
          </w:tcPr>
          <w:p w14:paraId="12EA903E" w14:textId="4CB1F166" w:rsidR="0013479E" w:rsidRPr="005B3508" w:rsidRDefault="00750316" w:rsidP="00314257">
            <w:pPr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>#3</w:t>
            </w:r>
            <w:r w:rsidR="0013479E" w:rsidRPr="005B3508">
              <w:rPr>
                <w:rFonts w:ascii="Times New Roman" w:hAnsi="Times New Roman" w:cs="Times New Roman"/>
                <w:b/>
                <w:sz w:val="22"/>
                <w:szCs w:val="22"/>
              </w:rPr>
              <w:t xml:space="preserve"> NOT exclusion filter:</w:t>
            </w:r>
          </w:p>
          <w:p w14:paraId="4BAC5C3C" w14:textId="77777777" w:rsidR="0013479E" w:rsidRPr="005B3508" w:rsidRDefault="0013479E" w:rsidP="00314257">
            <w:pPr>
              <w:pStyle w:val="p1"/>
              <w:jc w:val="both"/>
              <w:rPr>
                <w:rFonts w:ascii="Times New Roman" w:hAnsi="Times New Roman"/>
                <w:color w:val="auto"/>
                <w:sz w:val="22"/>
                <w:szCs w:val="22"/>
              </w:rPr>
            </w:pPr>
            <w:r w:rsidRPr="005B3508">
              <w:rPr>
                <w:rFonts w:ascii="Times New Roman" w:hAnsi="Times New Roman"/>
                <w:color w:val="auto"/>
                <w:sz w:val="22"/>
                <w:szCs w:val="22"/>
              </w:rPr>
              <w:t>(‘‘addresses’’[Publication Type] OR ‘‘biography’’[Publication Type] OR ‘‘case reports’’[Publication Type] OR ‘‘comment’’[Publication Type] OR ‘‘directory’’[Publication Type] OR ‘‘editorial’’[Publication Type] OR ‘‘festschrift’’[Publication Type] OR ‘‘interview’’[Publication Type] OR ‘‘lectures’’[Publication Type] OR ‘‘legal cases’’[Publication Type] OR ‘‘legislation’’[Publication Type] OR ‘‘letter’’[Publication Type] OR ‘‘news’’[Publication Type] OR ‘‘newspaper article’’[Publication Type] OR ‘‘patient education handout’’[Publication Type] OR ‘‘popular works’’[Publication Type] OR ‘‘congresses’’ [Publication Type] OR ‘‘consensus development conference’’[Publication Type] OR ‘‘consensus development conference,nih’’[Publication Type] OR ‘‘practice guideline’’[Publication Type]) NOT (‘‘animals’’[MeSH Terms] NOT ‘‘humans’’[MeSH Terms])</w:t>
            </w:r>
          </w:p>
          <w:p w14:paraId="2E5B4F1A" w14:textId="77777777" w:rsidR="0013479E" w:rsidRPr="005B3508" w:rsidRDefault="0013479E" w:rsidP="00314257">
            <w:pPr>
              <w:jc w:val="both"/>
              <w:rPr>
                <w:rFonts w:ascii="Times New Roman" w:hAnsi="Times New Roman" w:cs="Times New Roman"/>
                <w:b/>
                <w:sz w:val="22"/>
                <w:szCs w:val="22"/>
              </w:rPr>
            </w:pPr>
          </w:p>
        </w:tc>
      </w:tr>
    </w:tbl>
    <w:p w14:paraId="52A1B82F" w14:textId="77777777" w:rsidR="0094025A" w:rsidRPr="005B3508" w:rsidRDefault="0094025A" w:rsidP="00314257">
      <w:pPr>
        <w:spacing w:line="480" w:lineRule="auto"/>
        <w:jc w:val="both"/>
        <w:rPr>
          <w:rFonts w:ascii="Times New Roman" w:hAnsi="Times New Roman" w:cs="Times New Roman"/>
          <w:b/>
          <w:color w:val="000000"/>
          <w:sz w:val="22"/>
          <w:szCs w:val="22"/>
          <w:u w:val="thick"/>
        </w:rPr>
      </w:pPr>
    </w:p>
    <w:p w14:paraId="4D635C99" w14:textId="77777777" w:rsidR="007105E4" w:rsidRDefault="007105E4" w:rsidP="007D7267">
      <w:pPr>
        <w:spacing w:line="276" w:lineRule="auto"/>
        <w:rPr>
          <w:rFonts w:ascii="Times New Roman" w:hAnsi="Times New Roman" w:cs="Times New Roman"/>
          <w:b/>
          <w:color w:val="000000" w:themeColor="text1"/>
          <w:sz w:val="22"/>
          <w:szCs w:val="22"/>
          <w:u w:val="single"/>
        </w:rPr>
        <w:sectPr w:rsidR="007105E4" w:rsidSect="000471E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7D37468" w14:textId="0EE6F576" w:rsidR="00455C33" w:rsidRPr="005B3508" w:rsidRDefault="00455C33" w:rsidP="007D7267">
      <w:pPr>
        <w:spacing w:line="276" w:lineRule="auto"/>
        <w:rPr>
          <w:rFonts w:ascii="Times New Roman" w:hAnsi="Times New Roman" w:cs="Times New Roman"/>
          <w:color w:val="000000" w:themeColor="text1"/>
          <w:sz w:val="22"/>
          <w:szCs w:val="22"/>
          <w:u w:val="single"/>
        </w:rPr>
      </w:pPr>
      <w:r w:rsidRPr="005B3508">
        <w:rPr>
          <w:rFonts w:ascii="Times New Roman" w:hAnsi="Times New Roman" w:cs="Times New Roman"/>
          <w:b/>
          <w:color w:val="000000" w:themeColor="text1"/>
          <w:sz w:val="22"/>
          <w:szCs w:val="22"/>
          <w:u w:val="single"/>
        </w:rPr>
        <w:lastRenderedPageBreak/>
        <w:t xml:space="preserve">EMBASE </w:t>
      </w:r>
      <w:r w:rsidR="00B72CE5" w:rsidRPr="005B3508">
        <w:rPr>
          <w:rFonts w:ascii="Times New Roman" w:hAnsi="Times New Roman" w:cs="Times New Roman"/>
          <w:color w:val="000000" w:themeColor="text1"/>
          <w:sz w:val="22"/>
          <w:szCs w:val="22"/>
        </w:rPr>
        <w:t>(Inception-March 31, 2018</w:t>
      </w:r>
      <w:r w:rsidRPr="005B3508">
        <w:rPr>
          <w:rFonts w:ascii="Times New Roman" w:hAnsi="Times New Roman" w:cs="Times New Roman"/>
          <w:color w:val="000000" w:themeColor="text1"/>
          <w:sz w:val="22"/>
          <w:szCs w:val="22"/>
        </w:rPr>
        <w:t>)</w:t>
      </w:r>
    </w:p>
    <w:p w14:paraId="6FA1EB3E" w14:textId="77777777" w:rsidR="007D7267" w:rsidRPr="005B3508" w:rsidRDefault="007D7267" w:rsidP="00455C33">
      <w:pPr>
        <w:pStyle w:val="ListParagraph"/>
        <w:spacing w:line="276" w:lineRule="auto"/>
        <w:rPr>
          <w:rFonts w:ascii="Times New Roman" w:hAnsi="Times New Roman" w:cs="Times New Roman"/>
          <w:color w:val="000000" w:themeColor="text1"/>
          <w:sz w:val="22"/>
          <w:szCs w:val="22"/>
        </w:rPr>
      </w:pPr>
    </w:p>
    <w:p w14:paraId="66259AA9" w14:textId="60761F65" w:rsidR="00455C33" w:rsidRPr="007105E4" w:rsidRDefault="00455C33" w:rsidP="007105E4">
      <w:pPr>
        <w:spacing w:line="276" w:lineRule="auto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7105E4">
        <w:rPr>
          <w:rFonts w:ascii="Times New Roman" w:hAnsi="Times New Roman" w:cs="Times New Roman"/>
          <w:color w:val="000000" w:themeColor="text1"/>
          <w:sz w:val="22"/>
          <w:szCs w:val="22"/>
        </w:rPr>
        <w:t>We used the search filter</w:t>
      </w:r>
      <w:r w:rsidRPr="007105E4">
        <w:rPr>
          <w:rStyle w:val="FootnoteReference"/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Pr="007105E4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used by Egerton </w:t>
      </w:r>
      <w:r w:rsidRPr="007105E4">
        <w:rPr>
          <w:rFonts w:ascii="Times New Roman" w:hAnsi="Times New Roman" w:cs="Times New Roman"/>
          <w:i/>
          <w:color w:val="000000" w:themeColor="text1"/>
          <w:sz w:val="22"/>
          <w:szCs w:val="22"/>
        </w:rPr>
        <w:t>et. al</w:t>
      </w:r>
      <w:r w:rsidRPr="007105E4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begin"/>
      </w:r>
      <w:r w:rsidR="008702FE" w:rsidRPr="007105E4">
        <w:rPr>
          <w:rFonts w:ascii="Times New Roman" w:hAnsi="Times New Roman" w:cs="Times New Roman"/>
          <w:color w:val="000000" w:themeColor="text1"/>
          <w:sz w:val="22"/>
          <w:szCs w:val="22"/>
        </w:rPr>
        <w:instrText xml:space="preserve"> ADDIN EN.CITE &lt;EndNote&gt;&lt;Cite&gt;&lt;Author&gt;Egerton&lt;/Author&gt;&lt;Year&gt;2015&lt;/Year&gt;&lt;RecNum&gt;0&lt;/RecNum&gt;&lt;IDText&gt;Systematic content evaluation and review of measurement properties of questionnaires for measuring self-reported fatigue among older people&lt;/IDText&gt;&lt;DisplayText&gt;[2]&lt;/DisplayText&gt;&lt;record&gt;&lt;dates&gt;&lt;pub-dates&gt;&lt;date&gt;Sep&lt;/date&gt;&lt;/pub-dates&gt;&lt;year&gt;2015&lt;/year&gt;&lt;/dates&gt;&lt;keywords&gt;&lt;keyword&gt;Aged&lt;/keyword&gt;&lt;keyword&gt;Databases, Factual&lt;/keyword&gt;&lt;keyword&gt;Fatigue/*diagnosis/psychology&lt;/keyword&gt;&lt;keyword&gt;Humans&lt;/keyword&gt;&lt;keyword&gt;Quality of Life&lt;/keyword&gt;&lt;keyword&gt;*Self Report&lt;/keyword&gt;&lt;keyword&gt;*Surveys and Questionnaires&lt;/keyword&gt;&lt;/keywords&gt;&lt;isbn&gt;0962-9343&lt;/isbn&gt;&lt;titles&gt;&lt;title&gt;Systematic content evaluation and review of measurement properties of questionnaires for measuring self-reported fatigue among older people&lt;/title&gt;&lt;secondary-title&gt;Qual Life Res&lt;/secondary-title&gt;&lt;alt-title&gt;Quality of life research : an international journal of quality of life aspects of treatment, care and rehabilitation&lt;/alt-title&gt;&lt;/titles&gt;&lt;pages&gt;2239-55&lt;/pages&gt;&lt;number&gt;9&lt;/number&gt;&lt;contributors&gt;&lt;authors&gt;&lt;author&gt;Egerton, T.&lt;/author&gt;&lt;author&gt;Riphagen,, II&lt;/author&gt;&lt;author&gt;Nygard, A. J.&lt;/author&gt;&lt;author&gt;Thingstad, P.&lt;/author&gt;&lt;author&gt;Helbostad, J. L.&lt;/author&gt;&lt;/authors&gt;&lt;/contributors&gt;&lt;edition&gt;2015/03/18&lt;/edition&gt;&lt;language&gt;eng&lt;/language&gt;&lt;added-date format="utc"&gt;1512703035&lt;/added-date&gt;&lt;ref-type name="Journal Article"&gt;17&lt;/ref-type&gt;&lt;auth-address&gt;Department of Neuroscience, Faculty of Medicine, Norwegian University of Science and Technology, Trondheim, Norway, thor@sutmap.com.&lt;/auth-address&gt;&lt;remote-database-provider&gt;NLM&lt;/remote-database-provider&gt;&lt;rec-number&gt;16249&lt;/rec-number&gt;&lt;last-updated-date format="utc"&gt;1512703035&lt;/last-updated-date&gt;&lt;accession-num&gt;25778536&lt;/accession-num&gt;&lt;electronic-resource-num&gt;10.1007/s11136-015-0963-1&lt;/electronic-resource-num&gt;&lt;volume&gt;24&lt;/volume&gt;&lt;/record&gt;&lt;/Cite&gt;&lt;/EndNote&gt;</w:instrText>
      </w:r>
      <w:r w:rsidRPr="007105E4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separate"/>
      </w:r>
      <w:r w:rsidR="008702FE" w:rsidRPr="007105E4">
        <w:rPr>
          <w:rFonts w:ascii="Times New Roman" w:hAnsi="Times New Roman" w:cs="Times New Roman"/>
          <w:noProof/>
          <w:color w:val="000000" w:themeColor="text1"/>
          <w:sz w:val="22"/>
          <w:szCs w:val="22"/>
        </w:rPr>
        <w:t>[2]</w:t>
      </w:r>
      <w:r w:rsidRPr="007105E4">
        <w:rPr>
          <w:rFonts w:ascii="Times New Roman" w:hAnsi="Times New Roman" w:cs="Times New Roman"/>
          <w:color w:val="000000" w:themeColor="text1"/>
          <w:sz w:val="22"/>
          <w:szCs w:val="22"/>
        </w:rPr>
        <w:fldChar w:fldCharType="end"/>
      </w:r>
      <w:r w:rsidRPr="007105E4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 to identify clinimetric studies. </w:t>
      </w:r>
    </w:p>
    <w:p w14:paraId="4BAB4047" w14:textId="77777777" w:rsidR="00455C33" w:rsidRPr="005B3508" w:rsidRDefault="00455C33" w:rsidP="00455C33">
      <w:pPr>
        <w:spacing w:line="276" w:lineRule="auto"/>
        <w:rPr>
          <w:rFonts w:ascii="Times New Roman" w:hAnsi="Times New Roman" w:cs="Times New Roman"/>
          <w:color w:val="4472C4" w:themeColor="accent1"/>
          <w:sz w:val="22"/>
          <w:szCs w:val="22"/>
        </w:rPr>
      </w:pP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487"/>
        <w:gridCol w:w="8187"/>
      </w:tblGrid>
      <w:tr w:rsidR="00455C33" w:rsidRPr="005B3508" w14:paraId="3DD5E131" w14:textId="77777777" w:rsidTr="00F428E8">
        <w:trPr>
          <w:trHeight w:val="282"/>
        </w:trPr>
        <w:tc>
          <w:tcPr>
            <w:tcW w:w="741" w:type="dxa"/>
            <w:vAlign w:val="center"/>
          </w:tcPr>
          <w:p w14:paraId="03CDB971" w14:textId="6FEEBDD3" w:rsidR="00455C33" w:rsidRPr="005B3508" w:rsidRDefault="00455C33" w:rsidP="00F428E8">
            <w:pPr>
              <w:spacing w:line="276" w:lineRule="auto"/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</w:pPr>
            <w:r w:rsidRPr="005B3508"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1</w:t>
            </w:r>
            <w:r w:rsidR="001E4107" w:rsidRPr="005B3508"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: population</w:t>
            </w:r>
          </w:p>
        </w:tc>
        <w:tc>
          <w:tcPr>
            <w:tcW w:w="8187" w:type="dxa"/>
            <w:vAlign w:val="center"/>
          </w:tcPr>
          <w:p w14:paraId="064FC8C5" w14:textId="77777777" w:rsidR="00455C33" w:rsidRPr="005B3508" w:rsidRDefault="00455C33" w:rsidP="00F428E8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</w:pPr>
            <w:r w:rsidRPr="005B350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>'psoriasis'/exp OR 'psoriasis':ab,ti OR 'erythrodermic psoriasis':ab,ti OR 'guttate psoriasis':ab,ti OR 'psoriasis guttata':ab,ti OR 'nail psoriasis':ab,ti OR 'nummular psoriasis':ab,ti OR 'palmoplantar psoriasis':ab,ti OR 'psoriasis pustulosa':ab,ti OR 'pustular psoriasis':ab,ti OR 'pustulosis palmoplantaris':ab,ti OR 'pustulous psoriasis':ab,ti OR 'psoriasis vulgaris':ab,ti OR 'psoriasis, palmoplantar':ab,ti OR 'scalp psoriasis':ab,ti</w:t>
            </w:r>
          </w:p>
        </w:tc>
      </w:tr>
      <w:tr w:rsidR="00455C33" w:rsidRPr="005B3508" w14:paraId="659E246A" w14:textId="77777777" w:rsidTr="00F428E8">
        <w:tc>
          <w:tcPr>
            <w:tcW w:w="741" w:type="dxa"/>
            <w:vAlign w:val="center"/>
          </w:tcPr>
          <w:p w14:paraId="512CF469" w14:textId="5A1DD829" w:rsidR="00455C33" w:rsidRPr="005B3508" w:rsidRDefault="00455C33" w:rsidP="00F428E8">
            <w:pPr>
              <w:spacing w:line="276" w:lineRule="auto"/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</w:pPr>
            <w:r w:rsidRPr="005B3508"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2</w:t>
            </w:r>
            <w:r w:rsidR="001E4107" w:rsidRPr="005B3508"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: instruments</w:t>
            </w:r>
          </w:p>
        </w:tc>
        <w:tc>
          <w:tcPr>
            <w:tcW w:w="8187" w:type="dxa"/>
            <w:vAlign w:val="center"/>
          </w:tcPr>
          <w:p w14:paraId="29D4D939" w14:textId="4D4E51FF" w:rsidR="00455C33" w:rsidRPr="005B3508" w:rsidRDefault="00455C33" w:rsidP="000A2403">
            <w:pPr>
              <w:pStyle w:val="p1"/>
              <w:rPr>
                <w:rFonts w:ascii="Times New Roman" w:hAnsi="Times New Roman"/>
                <w:sz w:val="22"/>
                <w:szCs w:val="22"/>
              </w:rPr>
            </w:pPr>
            <w:r w:rsidRPr="005B3508">
              <w:rPr>
                <w:rFonts w:ascii="Times New Roman" w:hAnsi="Times New Roman"/>
                <w:sz w:val="22"/>
                <w:szCs w:val="22"/>
              </w:rPr>
              <w:t>'</w:t>
            </w:r>
            <w:r w:rsidRPr="005B3508">
              <w:rPr>
                <w:rFonts w:ascii="Times New Roman" w:hAnsi="Times New Roman"/>
                <w:bCs/>
                <w:sz w:val="22"/>
                <w:szCs w:val="22"/>
              </w:rPr>
              <w:t>patient global</w:t>
            </w:r>
            <w:r w:rsidRPr="005B3508">
              <w:rPr>
                <w:rFonts w:ascii="Times New Roman" w:hAnsi="Times New Roman"/>
                <w:sz w:val="22"/>
                <w:szCs w:val="22"/>
              </w:rPr>
              <w:t>':ab,ti OR '</w:t>
            </w:r>
            <w:r w:rsidR="007E4046" w:rsidRPr="005B3508">
              <w:rPr>
                <w:rFonts w:ascii="Times New Roman" w:hAnsi="Times New Roman"/>
                <w:sz w:val="22"/>
                <w:szCs w:val="22"/>
              </w:rPr>
              <w:t>PGA</w:t>
            </w:r>
            <w:r w:rsidRPr="005B3508">
              <w:rPr>
                <w:rFonts w:ascii="Times New Roman" w:hAnsi="Times New Roman"/>
                <w:sz w:val="22"/>
                <w:szCs w:val="22"/>
              </w:rPr>
              <w:t>':ab,ti OR '</w:t>
            </w:r>
            <w:r w:rsidR="007E4046" w:rsidRPr="005B3508">
              <w:rPr>
                <w:rFonts w:ascii="Times New Roman" w:hAnsi="Times New Roman"/>
                <w:sz w:val="22"/>
                <w:szCs w:val="22"/>
              </w:rPr>
              <w:t>Routine Assessment Patient Index Data 3</w:t>
            </w:r>
            <w:r w:rsidR="000A2403" w:rsidRPr="005B3508">
              <w:rPr>
                <w:rFonts w:ascii="Times New Roman" w:hAnsi="Times New Roman"/>
                <w:sz w:val="22"/>
                <w:szCs w:val="22"/>
              </w:rPr>
              <w:t>':ab,ti OR 'RAPID3</w:t>
            </w:r>
            <w:r w:rsidRPr="005B3508">
              <w:rPr>
                <w:rFonts w:ascii="Times New Roman" w:hAnsi="Times New Roman"/>
                <w:sz w:val="22"/>
                <w:szCs w:val="22"/>
              </w:rPr>
              <w:t>':ab,ti OR '</w:t>
            </w:r>
            <w:r w:rsidR="000A2403" w:rsidRPr="005B3508">
              <w:rPr>
                <w:rFonts w:ascii="Times New Roman" w:hAnsi="Times New Roman"/>
                <w:sz w:val="22"/>
                <w:szCs w:val="22"/>
              </w:rPr>
              <w:t>Psoriatic Arthritis Impact of Disease</w:t>
            </w:r>
            <w:r w:rsidRPr="005B3508">
              <w:rPr>
                <w:rFonts w:ascii="Times New Roman" w:hAnsi="Times New Roman"/>
                <w:sz w:val="22"/>
                <w:szCs w:val="22"/>
              </w:rPr>
              <w:t>':ab,ti OR '</w:t>
            </w:r>
            <w:r w:rsidR="000A2403" w:rsidRPr="005B3508">
              <w:rPr>
                <w:rFonts w:ascii="Times New Roman" w:hAnsi="Times New Roman"/>
                <w:sz w:val="22"/>
                <w:szCs w:val="22"/>
              </w:rPr>
              <w:t>PsAID</w:t>
            </w:r>
            <w:r w:rsidRPr="005B3508">
              <w:rPr>
                <w:rFonts w:ascii="Times New Roman" w:hAnsi="Times New Roman"/>
                <w:sz w:val="22"/>
                <w:szCs w:val="22"/>
              </w:rPr>
              <w:t>':ab,ti OR '</w:t>
            </w:r>
            <w:r w:rsidR="000A2403" w:rsidRPr="005B3508">
              <w:rPr>
                <w:rFonts w:ascii="Times New Roman" w:hAnsi="Times New Roman"/>
                <w:sz w:val="22"/>
                <w:szCs w:val="22"/>
              </w:rPr>
              <w:t>PsAID9</w:t>
            </w:r>
            <w:r w:rsidRPr="005B3508">
              <w:rPr>
                <w:rFonts w:ascii="Times New Roman" w:hAnsi="Times New Roman"/>
                <w:sz w:val="22"/>
                <w:szCs w:val="22"/>
              </w:rPr>
              <w:t>':ab,ti OR</w:t>
            </w:r>
            <w:r w:rsidR="000A2403" w:rsidRPr="005B3508">
              <w:rPr>
                <w:rFonts w:ascii="Times New Roman" w:hAnsi="Times New Roman"/>
                <w:sz w:val="22"/>
                <w:szCs w:val="22"/>
              </w:rPr>
              <w:t xml:space="preserve"> 'PsAID12</w:t>
            </w:r>
            <w:r w:rsidRPr="005B3508">
              <w:rPr>
                <w:rFonts w:ascii="Times New Roman" w:hAnsi="Times New Roman"/>
                <w:sz w:val="22"/>
                <w:szCs w:val="22"/>
              </w:rPr>
              <w:t xml:space="preserve">':ab,ti </w:t>
            </w:r>
          </w:p>
        </w:tc>
      </w:tr>
      <w:tr w:rsidR="00455C33" w:rsidRPr="005B3508" w14:paraId="4B8D623B" w14:textId="77777777" w:rsidTr="00F428E8">
        <w:tc>
          <w:tcPr>
            <w:tcW w:w="741" w:type="dxa"/>
            <w:vAlign w:val="center"/>
          </w:tcPr>
          <w:p w14:paraId="7EE7E5FF" w14:textId="59B614CC" w:rsidR="00455C33" w:rsidRPr="005B3508" w:rsidRDefault="00455C33" w:rsidP="00F428E8">
            <w:pPr>
              <w:spacing w:after="240" w:line="276" w:lineRule="auto"/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</w:pPr>
            <w:r w:rsidRPr="005B3508"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3</w:t>
            </w:r>
            <w:r w:rsidR="001E4107" w:rsidRPr="005B3508"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: measurement properties</w:t>
            </w:r>
          </w:p>
        </w:tc>
        <w:tc>
          <w:tcPr>
            <w:tcW w:w="8187" w:type="dxa"/>
            <w:vAlign w:val="center"/>
          </w:tcPr>
          <w:p w14:paraId="216F72A2" w14:textId="77777777" w:rsidR="00455C33" w:rsidRPr="005B3508" w:rsidRDefault="00455C33" w:rsidP="00F428E8">
            <w:pPr>
              <w:spacing w:line="276" w:lineRule="auto"/>
              <w:rPr>
                <w:rFonts w:ascii="Times New Roman" w:eastAsia="Times New Roman" w:hAnsi="Times New Roman" w:cs="Times New Roman"/>
                <w:bCs/>
                <w:color w:val="000000" w:themeColor="text1"/>
                <w:sz w:val="22"/>
                <w:szCs w:val="22"/>
              </w:rPr>
            </w:pPr>
            <w:r w:rsidRPr="005B3508">
              <w:rPr>
                <w:rFonts w:ascii="Times New Roman" w:eastAsia="Times New Roman" w:hAnsi="Times New Roman" w:cs="Times New Roman"/>
                <w:bCs/>
                <w:color w:val="000000" w:themeColor="text1"/>
                <w:sz w:val="22"/>
                <w:szCs w:val="22"/>
              </w:rPr>
              <w:t>'clinical assessment tool'/exp OR 'scoring system'/exp OR 'psychometry'/exp OR 'measurement'/exp OR 'rating scale'/exp OR 'reliability'/exp OR 'validity'/exp OR 'validity' OR 'validation study'/exp OR valid*.ti</w:t>
            </w:r>
          </w:p>
        </w:tc>
      </w:tr>
      <w:tr w:rsidR="00455C33" w:rsidRPr="005B3508" w14:paraId="0B350B91" w14:textId="77777777" w:rsidTr="00F428E8">
        <w:tc>
          <w:tcPr>
            <w:tcW w:w="741" w:type="dxa"/>
            <w:vAlign w:val="center"/>
          </w:tcPr>
          <w:p w14:paraId="09FE3FD0" w14:textId="77777777" w:rsidR="00455C33" w:rsidRPr="005B3508" w:rsidRDefault="00455C33" w:rsidP="00F428E8">
            <w:pPr>
              <w:spacing w:after="240" w:line="276" w:lineRule="auto"/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</w:pPr>
            <w:r w:rsidRPr="005B3508">
              <w:rPr>
                <w:rFonts w:ascii="Times New Roman" w:hAnsi="Times New Roman" w:cs="Times New Roman"/>
                <w:b/>
                <w:sz w:val="22"/>
                <w:szCs w:val="22"/>
                <w:lang w:val="en-GB"/>
              </w:rPr>
              <w:t>4</w:t>
            </w:r>
          </w:p>
        </w:tc>
        <w:tc>
          <w:tcPr>
            <w:tcW w:w="8187" w:type="dxa"/>
            <w:vAlign w:val="center"/>
          </w:tcPr>
          <w:p w14:paraId="79E2C1E3" w14:textId="77777777" w:rsidR="00455C33" w:rsidRPr="005B3508" w:rsidRDefault="00455C33" w:rsidP="00F428E8">
            <w:pPr>
              <w:spacing w:line="276" w:lineRule="auto"/>
              <w:rPr>
                <w:rFonts w:ascii="Times New Roman" w:hAnsi="Times New Roman" w:cs="Times New Roman"/>
                <w:sz w:val="22"/>
                <w:szCs w:val="22"/>
                <w:lang w:val="en-GB"/>
              </w:rPr>
            </w:pPr>
            <w:r w:rsidRPr="005B3508">
              <w:rPr>
                <w:rFonts w:ascii="Times New Roman" w:hAnsi="Times New Roman" w:cs="Times New Roman"/>
                <w:bCs/>
                <w:sz w:val="22"/>
                <w:szCs w:val="22"/>
              </w:rPr>
              <w:t>1 AND 2 AND 3</w:t>
            </w:r>
          </w:p>
        </w:tc>
      </w:tr>
    </w:tbl>
    <w:p w14:paraId="0D0974F3" w14:textId="77777777" w:rsidR="00455C33" w:rsidRPr="005B3508" w:rsidRDefault="00455C33" w:rsidP="00455C33">
      <w:pPr>
        <w:spacing w:line="276" w:lineRule="auto"/>
        <w:outlineLvl w:val="0"/>
        <w:rPr>
          <w:rFonts w:ascii="Times New Roman" w:hAnsi="Times New Roman" w:cs="Times New Roman"/>
          <w:b/>
          <w:color w:val="000000" w:themeColor="text1"/>
          <w:sz w:val="22"/>
          <w:szCs w:val="22"/>
        </w:rPr>
      </w:pPr>
    </w:p>
    <w:p w14:paraId="11696F3C" w14:textId="77777777" w:rsidR="001D61D4" w:rsidRPr="005B3508" w:rsidRDefault="001D61D4" w:rsidP="001D61D4">
      <w:pPr>
        <w:pStyle w:val="p1"/>
        <w:rPr>
          <w:rFonts w:ascii="Times New Roman" w:hAnsi="Times New Roman"/>
          <w:b/>
          <w:sz w:val="22"/>
          <w:szCs w:val="22"/>
        </w:rPr>
      </w:pPr>
    </w:p>
    <w:p w14:paraId="0B1C4AD0" w14:textId="77777777" w:rsidR="007105E4" w:rsidRDefault="007105E4" w:rsidP="001D61D4">
      <w:pPr>
        <w:pStyle w:val="p1"/>
        <w:numPr>
          <w:ilvl w:val="0"/>
          <w:numId w:val="23"/>
        </w:numPr>
        <w:rPr>
          <w:rFonts w:ascii="Times New Roman" w:hAnsi="Times New Roman"/>
          <w:b/>
          <w:sz w:val="22"/>
          <w:szCs w:val="22"/>
        </w:rPr>
        <w:sectPr w:rsidR="007105E4" w:rsidSect="000471E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D39F9DF" w14:textId="4178AD19" w:rsidR="001D61D4" w:rsidRPr="005B3508" w:rsidRDefault="009F3093" w:rsidP="007105E4">
      <w:pPr>
        <w:pStyle w:val="p1"/>
        <w:rPr>
          <w:rFonts w:ascii="Times New Roman" w:hAnsi="Times New Roman"/>
          <w:b/>
          <w:sz w:val="22"/>
          <w:szCs w:val="22"/>
        </w:rPr>
      </w:pPr>
      <w:r>
        <w:rPr>
          <w:rFonts w:ascii="Times New Roman" w:hAnsi="Times New Roman"/>
          <w:b/>
          <w:sz w:val="22"/>
          <w:szCs w:val="22"/>
        </w:rPr>
        <w:lastRenderedPageBreak/>
        <w:t xml:space="preserve">B. </w:t>
      </w:r>
      <w:r w:rsidR="001D61D4" w:rsidRPr="005B3508">
        <w:rPr>
          <w:rFonts w:ascii="Times New Roman" w:hAnsi="Times New Roman"/>
          <w:b/>
          <w:sz w:val="22"/>
          <w:szCs w:val="22"/>
        </w:rPr>
        <w:t>Ten criteria for good content validity</w:t>
      </w:r>
    </w:p>
    <w:p w14:paraId="0433A001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</w:p>
    <w:p w14:paraId="4B8DFE7C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Relevance</w:t>
      </w:r>
    </w:p>
    <w:p w14:paraId="2168B6C3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1 Are the included items relevant for the construct of interest?</w:t>
      </w:r>
    </w:p>
    <w:p w14:paraId="493816E7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2 Are the included items relevant for the target population of interest?</w:t>
      </w:r>
    </w:p>
    <w:p w14:paraId="07D38160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3 Are the included items relevant for the context of use of interest?</w:t>
      </w:r>
    </w:p>
    <w:p w14:paraId="5816F11A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4 Are the response options appropriate?</w:t>
      </w:r>
    </w:p>
    <w:p w14:paraId="032C5940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5 Is the recall period appropriate?</w:t>
      </w:r>
    </w:p>
    <w:p w14:paraId="5768A7D1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</w:p>
    <w:p w14:paraId="64FAE646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Comprehensiveness</w:t>
      </w:r>
    </w:p>
    <w:p w14:paraId="08610B1C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6 Are no key concepts missing?</w:t>
      </w:r>
    </w:p>
    <w:p w14:paraId="0DF3F86F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</w:p>
    <w:p w14:paraId="638E63D5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Comprehensibility</w:t>
      </w:r>
    </w:p>
    <w:p w14:paraId="6898D458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7 Are the PROM instructions understood by the population of interest as intended?</w:t>
      </w:r>
    </w:p>
    <w:p w14:paraId="730EDDA2" w14:textId="675609DA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8 Are the PROM items and response options understood by the population of interest as</w:t>
      </w:r>
      <w:r w:rsidR="005B3508">
        <w:rPr>
          <w:rFonts w:ascii="Times New Roman" w:hAnsi="Times New Roman"/>
          <w:sz w:val="22"/>
          <w:szCs w:val="22"/>
        </w:rPr>
        <w:t xml:space="preserve"> </w:t>
      </w:r>
      <w:r w:rsidRPr="005B3508">
        <w:rPr>
          <w:rFonts w:ascii="Times New Roman" w:hAnsi="Times New Roman"/>
          <w:sz w:val="22"/>
          <w:szCs w:val="22"/>
        </w:rPr>
        <w:t>intended?</w:t>
      </w:r>
    </w:p>
    <w:p w14:paraId="1C5989FD" w14:textId="77777777" w:rsidR="001D61D4" w:rsidRPr="005B3508" w:rsidRDefault="001D61D4" w:rsidP="001D61D4">
      <w:pPr>
        <w:pStyle w:val="p1"/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9 Are the PROM items appropriately worded?</w:t>
      </w:r>
    </w:p>
    <w:p w14:paraId="320F6562" w14:textId="78B9B82F" w:rsidR="001D61D4" w:rsidRPr="005B3508" w:rsidRDefault="001D61D4" w:rsidP="009F3093">
      <w:pPr>
        <w:pStyle w:val="p1"/>
        <w:numPr>
          <w:ilvl w:val="0"/>
          <w:numId w:val="32"/>
        </w:numPr>
        <w:rPr>
          <w:rFonts w:ascii="Times New Roman" w:hAnsi="Times New Roman"/>
          <w:sz w:val="22"/>
          <w:szCs w:val="22"/>
        </w:rPr>
      </w:pPr>
      <w:r w:rsidRPr="005B3508">
        <w:rPr>
          <w:rFonts w:ascii="Times New Roman" w:hAnsi="Times New Roman"/>
          <w:sz w:val="22"/>
          <w:szCs w:val="22"/>
        </w:rPr>
        <w:t>o the response options match the question?</w:t>
      </w:r>
    </w:p>
    <w:p w14:paraId="5CA8CDBF" w14:textId="77777777" w:rsidR="001A4BC0" w:rsidRDefault="001A4BC0" w:rsidP="00D87194">
      <w:pPr>
        <w:spacing w:line="360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</w:pPr>
    </w:p>
    <w:p w14:paraId="4DE7FA34" w14:textId="77777777" w:rsidR="007105E4" w:rsidRDefault="007105E4" w:rsidP="004F319D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  <w:sectPr w:rsidR="007105E4" w:rsidSect="000471E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9185EDC" w14:textId="257C1374" w:rsidR="004F319D" w:rsidRPr="009F3093" w:rsidRDefault="009F3093" w:rsidP="009F3093">
      <w:pPr>
        <w:spacing w:line="360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lastRenderedPageBreak/>
        <w:t xml:space="preserve">C. </w:t>
      </w:r>
      <w:r w:rsidR="004F319D" w:rsidRPr="009F3093">
        <w:rPr>
          <w:rFonts w:ascii="Times New Roman" w:hAnsi="Times New Roman" w:cs="Times New Roman"/>
          <w:b/>
          <w:bCs/>
          <w:sz w:val="22"/>
          <w:szCs w:val="22"/>
        </w:rPr>
        <w:t>Hypotheses generated for hypothesis testing for construct validity and responsiveness</w:t>
      </w:r>
    </w:p>
    <w:p w14:paraId="3BE2A2CB" w14:textId="3C65513A" w:rsidR="00E777B7" w:rsidRPr="00670F55" w:rsidRDefault="00BE6096" w:rsidP="004F319D">
      <w:pPr>
        <w:pStyle w:val="ListParagraph"/>
        <w:spacing w:line="360" w:lineRule="auto"/>
        <w:jc w:val="both"/>
        <w:rPr>
          <w:rFonts w:ascii="Times New Roman" w:hAnsi="Times New Roman" w:cs="Times New Roman"/>
          <w:bCs/>
          <w:sz w:val="22"/>
          <w:szCs w:val="22"/>
        </w:rPr>
      </w:pPr>
      <w:r>
        <w:rPr>
          <w:rFonts w:ascii="Times New Roman" w:hAnsi="Times New Roman" w:cs="Times New Roman"/>
          <w:bCs/>
          <w:sz w:val="22"/>
          <w:szCs w:val="22"/>
        </w:rPr>
        <w:t>For the PGA-arthritis, PGA-Ps</w:t>
      </w:r>
      <w:r w:rsidR="00467965">
        <w:rPr>
          <w:rFonts w:ascii="Times New Roman" w:hAnsi="Times New Roman" w:cs="Times New Roman"/>
          <w:bCs/>
          <w:sz w:val="22"/>
          <w:szCs w:val="22"/>
        </w:rPr>
        <w:t>oriatic arthritis</w:t>
      </w:r>
      <w:r>
        <w:rPr>
          <w:rFonts w:ascii="Times New Roman" w:hAnsi="Times New Roman" w:cs="Times New Roman"/>
          <w:bCs/>
          <w:sz w:val="22"/>
          <w:szCs w:val="22"/>
        </w:rPr>
        <w:t>, RAPID3, PSAID9 and PSAID12, c</w:t>
      </w:r>
      <w:r w:rsidR="007E1A34" w:rsidRPr="00670F55">
        <w:rPr>
          <w:rFonts w:ascii="Times New Roman" w:hAnsi="Times New Roman" w:cs="Times New Roman"/>
          <w:bCs/>
          <w:sz w:val="22"/>
          <w:szCs w:val="22"/>
        </w:rPr>
        <w:t xml:space="preserve">orrelations </w:t>
      </w:r>
      <w:r w:rsidR="008C1BA6" w:rsidRPr="00670F55">
        <w:rPr>
          <w:rFonts w:ascii="Times New Roman" w:hAnsi="Times New Roman" w:cs="Times New Roman"/>
          <w:bCs/>
          <w:sz w:val="22"/>
          <w:szCs w:val="22"/>
        </w:rPr>
        <w:t>were expected to be:</w:t>
      </w:r>
    </w:p>
    <w:p w14:paraId="1AAE9C39" w14:textId="10E822B3" w:rsidR="001E30AC" w:rsidRDefault="001E30AC" w:rsidP="001E30AC">
      <w:pPr>
        <w:pStyle w:val="ListParagraph"/>
        <w:spacing w:line="360" w:lineRule="auto"/>
        <w:jc w:val="both"/>
        <w:rPr>
          <w:rFonts w:ascii="Times New Roman" w:hAnsi="Times New Roman" w:cs="Times New Roman"/>
          <w:bCs/>
          <w:sz w:val="22"/>
          <w:szCs w:val="22"/>
        </w:rPr>
      </w:pPr>
      <w:r w:rsidRPr="00FE336C">
        <w:rPr>
          <w:rFonts w:ascii="Times New Roman" w:hAnsi="Times New Roman" w:cs="Times New Roman"/>
          <w:bCs/>
          <w:sz w:val="22"/>
          <w:szCs w:val="22"/>
          <w:u w:val="single"/>
        </w:rPr>
        <w:t>&gt;</w:t>
      </w:r>
      <w:r w:rsidRPr="00670F55">
        <w:rPr>
          <w:rFonts w:ascii="Times New Roman" w:hAnsi="Times New Roman" w:cs="Times New Roman"/>
          <w:bCs/>
          <w:sz w:val="22"/>
          <w:szCs w:val="22"/>
        </w:rPr>
        <w:t>0.7 with measures of pain</w:t>
      </w:r>
    </w:p>
    <w:p w14:paraId="5EDDAF16" w14:textId="376FC760" w:rsidR="001E30AC" w:rsidRDefault="001E30AC" w:rsidP="001E30AC">
      <w:pPr>
        <w:pStyle w:val="ListParagraph"/>
        <w:spacing w:line="360" w:lineRule="auto"/>
        <w:jc w:val="both"/>
        <w:rPr>
          <w:rFonts w:ascii="Times New Roman" w:hAnsi="Times New Roman" w:cs="Times New Roman"/>
          <w:bCs/>
          <w:sz w:val="22"/>
          <w:szCs w:val="22"/>
        </w:rPr>
      </w:pPr>
      <w:r w:rsidRPr="001D11B5">
        <w:rPr>
          <w:rFonts w:ascii="Times New Roman" w:hAnsi="Times New Roman" w:cs="Times New Roman"/>
          <w:bCs/>
          <w:sz w:val="22"/>
          <w:szCs w:val="22"/>
          <w:u w:val="single"/>
        </w:rPr>
        <w:t>&gt;</w:t>
      </w:r>
      <w:r w:rsidRPr="00670F55">
        <w:rPr>
          <w:rFonts w:ascii="Times New Roman" w:hAnsi="Times New Roman" w:cs="Times New Roman"/>
          <w:bCs/>
          <w:sz w:val="22"/>
          <w:szCs w:val="22"/>
        </w:rPr>
        <w:t xml:space="preserve">0.5 with measures of </w:t>
      </w:r>
      <w:r w:rsidR="007D5A46">
        <w:rPr>
          <w:rFonts w:ascii="Times New Roman" w:hAnsi="Times New Roman" w:cs="Times New Roman"/>
          <w:bCs/>
          <w:sz w:val="22"/>
          <w:szCs w:val="22"/>
        </w:rPr>
        <w:t>discomfort,</w:t>
      </w:r>
      <w:r w:rsidR="007D5A46" w:rsidRPr="00670F55">
        <w:rPr>
          <w:rFonts w:ascii="Times New Roman" w:hAnsi="Times New Roman" w:cs="Times New Roman"/>
          <w:bCs/>
          <w:sz w:val="22"/>
          <w:szCs w:val="22"/>
        </w:rPr>
        <w:t xml:space="preserve"> </w:t>
      </w:r>
      <w:r w:rsidRPr="00670F55">
        <w:rPr>
          <w:rFonts w:ascii="Times New Roman" w:hAnsi="Times New Roman" w:cs="Times New Roman"/>
          <w:bCs/>
          <w:sz w:val="22"/>
          <w:szCs w:val="22"/>
        </w:rPr>
        <w:t>physical functional, fatigue</w:t>
      </w:r>
      <w:r w:rsidR="00227F3B">
        <w:rPr>
          <w:rFonts w:ascii="Times New Roman" w:hAnsi="Times New Roman" w:cs="Times New Roman"/>
          <w:bCs/>
          <w:sz w:val="22"/>
          <w:szCs w:val="22"/>
        </w:rPr>
        <w:t>,</w:t>
      </w:r>
      <w:r w:rsidR="00B31E0E">
        <w:rPr>
          <w:rFonts w:ascii="Times New Roman" w:hAnsi="Times New Roman" w:cs="Times New Roman"/>
          <w:bCs/>
          <w:sz w:val="22"/>
          <w:szCs w:val="22"/>
        </w:rPr>
        <w:t xml:space="preserve"> and disease activity scores</w:t>
      </w:r>
    </w:p>
    <w:p w14:paraId="1D45D2A4" w14:textId="14D1F4CA" w:rsidR="001E30AC" w:rsidRDefault="00B31E0E" w:rsidP="001B0213">
      <w:pPr>
        <w:pStyle w:val="ListParagraph"/>
        <w:spacing w:line="360" w:lineRule="auto"/>
        <w:jc w:val="both"/>
        <w:rPr>
          <w:rFonts w:ascii="Times New Roman" w:hAnsi="Times New Roman" w:cs="Times New Roman"/>
          <w:bCs/>
          <w:sz w:val="22"/>
          <w:szCs w:val="22"/>
          <w:u w:val="single"/>
        </w:rPr>
      </w:pPr>
      <w:r>
        <w:rPr>
          <w:rFonts w:ascii="Times New Roman" w:hAnsi="Times New Roman" w:cs="Times New Roman"/>
          <w:bCs/>
          <w:sz w:val="22"/>
          <w:szCs w:val="22"/>
          <w:u w:val="single"/>
        </w:rPr>
        <w:t>&gt;</w:t>
      </w:r>
      <w:r w:rsidRPr="00B31E0E">
        <w:rPr>
          <w:rFonts w:ascii="Times New Roman" w:hAnsi="Times New Roman" w:cs="Times New Roman"/>
          <w:bCs/>
          <w:sz w:val="22"/>
          <w:szCs w:val="22"/>
        </w:rPr>
        <w:t>0.3 with tender and swollen joint counts</w:t>
      </w:r>
      <w:r>
        <w:rPr>
          <w:rFonts w:ascii="Times New Roman" w:hAnsi="Times New Roman" w:cs="Times New Roman"/>
          <w:bCs/>
          <w:sz w:val="22"/>
          <w:szCs w:val="22"/>
        </w:rPr>
        <w:t xml:space="preserve">, </w:t>
      </w:r>
      <w:r w:rsidR="002F6830">
        <w:rPr>
          <w:rFonts w:ascii="Times New Roman" w:hAnsi="Times New Roman" w:cs="Times New Roman"/>
          <w:bCs/>
          <w:sz w:val="22"/>
          <w:szCs w:val="22"/>
        </w:rPr>
        <w:t xml:space="preserve">enthesitis, dactylitis, </w:t>
      </w:r>
      <w:r>
        <w:rPr>
          <w:rFonts w:ascii="Times New Roman" w:hAnsi="Times New Roman" w:cs="Times New Roman"/>
          <w:bCs/>
          <w:sz w:val="22"/>
          <w:szCs w:val="22"/>
        </w:rPr>
        <w:t xml:space="preserve">mental health, emotional wellbeing </w:t>
      </w:r>
    </w:p>
    <w:p w14:paraId="0F8C792B" w14:textId="126C5478" w:rsidR="001B0213" w:rsidRPr="002F6830" w:rsidRDefault="008C1BA6" w:rsidP="002F6830">
      <w:pPr>
        <w:pStyle w:val="ListParagraph"/>
        <w:spacing w:line="360" w:lineRule="auto"/>
        <w:jc w:val="both"/>
        <w:rPr>
          <w:rFonts w:ascii="Times New Roman" w:hAnsi="Times New Roman" w:cs="Times New Roman"/>
          <w:bCs/>
          <w:sz w:val="22"/>
          <w:szCs w:val="22"/>
        </w:rPr>
      </w:pPr>
      <w:r w:rsidRPr="00BE6096">
        <w:rPr>
          <w:rFonts w:ascii="Times New Roman" w:hAnsi="Times New Roman" w:cs="Times New Roman"/>
          <w:bCs/>
          <w:sz w:val="22"/>
          <w:szCs w:val="22"/>
          <w:u w:val="single"/>
        </w:rPr>
        <w:t>&lt;</w:t>
      </w:r>
      <w:r w:rsidRPr="00670F55">
        <w:rPr>
          <w:rFonts w:ascii="Times New Roman" w:hAnsi="Times New Roman" w:cs="Times New Roman"/>
          <w:bCs/>
          <w:sz w:val="22"/>
          <w:szCs w:val="22"/>
        </w:rPr>
        <w:t xml:space="preserve"> 0.5 with </w:t>
      </w:r>
      <w:r w:rsidR="00CA158F" w:rsidRPr="00670F55">
        <w:rPr>
          <w:rFonts w:ascii="Times New Roman" w:hAnsi="Times New Roman" w:cs="Times New Roman"/>
          <w:bCs/>
          <w:sz w:val="22"/>
          <w:szCs w:val="22"/>
        </w:rPr>
        <w:t xml:space="preserve">instruments </w:t>
      </w:r>
      <w:r w:rsidRPr="00670F55">
        <w:rPr>
          <w:rFonts w:ascii="Times New Roman" w:hAnsi="Times New Roman" w:cs="Times New Roman"/>
          <w:bCs/>
          <w:sz w:val="22"/>
          <w:szCs w:val="22"/>
        </w:rPr>
        <w:t>measur</w:t>
      </w:r>
      <w:r w:rsidR="00CA158F" w:rsidRPr="00670F55">
        <w:rPr>
          <w:rFonts w:ascii="Times New Roman" w:hAnsi="Times New Roman" w:cs="Times New Roman"/>
          <w:bCs/>
          <w:sz w:val="22"/>
          <w:szCs w:val="22"/>
        </w:rPr>
        <w:t>ing</w:t>
      </w:r>
      <w:r w:rsidRPr="00670F55">
        <w:rPr>
          <w:rFonts w:ascii="Times New Roman" w:hAnsi="Times New Roman" w:cs="Times New Roman"/>
          <w:bCs/>
          <w:sz w:val="22"/>
          <w:szCs w:val="22"/>
        </w:rPr>
        <w:t xml:space="preserve"> skin disease severity (e.g. PASI, BSA)</w:t>
      </w:r>
      <w:r w:rsidR="002D6917" w:rsidRPr="00670F55">
        <w:rPr>
          <w:rFonts w:ascii="Times New Roman" w:hAnsi="Times New Roman" w:cs="Times New Roman"/>
          <w:bCs/>
          <w:sz w:val="22"/>
          <w:szCs w:val="22"/>
        </w:rPr>
        <w:t>, skin-related quality of life (e.g. DLQI, PQoL-12)</w:t>
      </w:r>
    </w:p>
    <w:p w14:paraId="457A902C" w14:textId="06088618" w:rsidR="004F319D" w:rsidRPr="00FE336C" w:rsidRDefault="004F319D" w:rsidP="00FE336C">
      <w:pPr>
        <w:spacing w:line="360" w:lineRule="auto"/>
        <w:jc w:val="both"/>
        <w:rPr>
          <w:rFonts w:ascii="Times New Roman" w:hAnsi="Times New Roman" w:cs="Times New Roman"/>
          <w:b/>
          <w:bCs/>
          <w:sz w:val="22"/>
          <w:szCs w:val="22"/>
        </w:rPr>
      </w:pPr>
    </w:p>
    <w:p w14:paraId="75F7FE23" w14:textId="77777777" w:rsidR="007105E4" w:rsidRDefault="007105E4" w:rsidP="005B3508">
      <w:pPr>
        <w:pStyle w:val="p1"/>
        <w:numPr>
          <w:ilvl w:val="0"/>
          <w:numId w:val="23"/>
        </w:numPr>
        <w:rPr>
          <w:rFonts w:ascii="Times New Roman" w:hAnsi="Times New Roman"/>
          <w:b/>
          <w:sz w:val="22"/>
          <w:szCs w:val="22"/>
        </w:rPr>
        <w:sectPr w:rsidR="007105E4" w:rsidSect="000471E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2D305E9" w14:textId="235137AC" w:rsidR="00D15E60" w:rsidRPr="007105E4" w:rsidRDefault="009F3093" w:rsidP="007105E4">
      <w:pPr>
        <w:pStyle w:val="p1"/>
        <w:rPr>
          <w:rFonts w:ascii="Times New Roman" w:hAnsi="Times New Roman"/>
          <w:b/>
          <w:sz w:val="22"/>
          <w:szCs w:val="22"/>
        </w:rPr>
      </w:pPr>
      <w:r>
        <w:rPr>
          <w:rFonts w:ascii="Times New Roman" w:hAnsi="Times New Roman"/>
          <w:b/>
          <w:sz w:val="22"/>
          <w:szCs w:val="22"/>
        </w:rPr>
        <w:lastRenderedPageBreak/>
        <w:t xml:space="preserve">D. </w:t>
      </w:r>
      <w:r w:rsidR="006C1FE7" w:rsidRPr="005B3508">
        <w:rPr>
          <w:rFonts w:ascii="Times New Roman" w:hAnsi="Times New Roman"/>
          <w:b/>
          <w:sz w:val="22"/>
          <w:szCs w:val="22"/>
        </w:rPr>
        <w:t>Characteristics of the included study populations</w:t>
      </w:r>
    </w:p>
    <w:p w14:paraId="5496B8B3" w14:textId="77777777" w:rsidR="00D15E60" w:rsidRPr="005B3508" w:rsidRDefault="00D15E60" w:rsidP="006C1FE7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12950" w:type="dxa"/>
        <w:tblLook w:val="04A0" w:firstRow="1" w:lastRow="0" w:firstColumn="1" w:lastColumn="0" w:noHBand="0" w:noVBand="1"/>
      </w:tblPr>
      <w:tblGrid>
        <w:gridCol w:w="974"/>
        <w:gridCol w:w="1005"/>
        <w:gridCol w:w="1083"/>
        <w:gridCol w:w="1179"/>
        <w:gridCol w:w="883"/>
        <w:gridCol w:w="996"/>
        <w:gridCol w:w="1060"/>
        <w:gridCol w:w="1579"/>
        <w:gridCol w:w="1498"/>
        <w:gridCol w:w="1321"/>
        <w:gridCol w:w="1372"/>
      </w:tblGrid>
      <w:tr w:rsidR="001625E4" w:rsidRPr="005736B4" w14:paraId="0CDBD5B7" w14:textId="77777777" w:rsidTr="007107A0">
        <w:tc>
          <w:tcPr>
            <w:tcW w:w="974" w:type="dxa"/>
            <w:vMerge w:val="restart"/>
            <w:tcBorders>
              <w:bottom w:val="single" w:sz="4" w:space="0" w:color="auto"/>
            </w:tcBorders>
            <w:vAlign w:val="center"/>
          </w:tcPr>
          <w:p w14:paraId="796836A5" w14:textId="77777777" w:rsidR="001625E4" w:rsidRPr="005736B4" w:rsidRDefault="001625E4" w:rsidP="00F428E8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PROM</w:t>
            </w:r>
          </w:p>
        </w:tc>
        <w:tc>
          <w:tcPr>
            <w:tcW w:w="1005" w:type="dxa"/>
            <w:vMerge w:val="restart"/>
            <w:tcBorders>
              <w:bottom w:val="single" w:sz="4" w:space="0" w:color="auto"/>
            </w:tcBorders>
            <w:vAlign w:val="center"/>
          </w:tcPr>
          <w:p w14:paraId="2E0555F9" w14:textId="77777777" w:rsidR="001625E4" w:rsidRPr="005736B4" w:rsidRDefault="001625E4" w:rsidP="00F428E8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Ref</w:t>
            </w:r>
          </w:p>
        </w:tc>
        <w:tc>
          <w:tcPr>
            <w:tcW w:w="3145" w:type="dxa"/>
            <w:gridSpan w:val="3"/>
            <w:tcBorders>
              <w:bottom w:val="single" w:sz="4" w:space="0" w:color="auto"/>
            </w:tcBorders>
            <w:vAlign w:val="center"/>
          </w:tcPr>
          <w:p w14:paraId="1DBFF904" w14:textId="77777777" w:rsidR="001625E4" w:rsidRPr="005736B4" w:rsidRDefault="001625E4" w:rsidP="00F428E8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Population</w:t>
            </w:r>
          </w:p>
        </w:tc>
        <w:tc>
          <w:tcPr>
            <w:tcW w:w="3635" w:type="dxa"/>
            <w:gridSpan w:val="3"/>
            <w:tcBorders>
              <w:bottom w:val="single" w:sz="4" w:space="0" w:color="auto"/>
            </w:tcBorders>
            <w:vAlign w:val="center"/>
          </w:tcPr>
          <w:p w14:paraId="398129F3" w14:textId="5DCB2F06" w:rsidR="001625E4" w:rsidRPr="005736B4" w:rsidRDefault="001625E4" w:rsidP="00F428E8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Disease characteristics</w:t>
            </w:r>
          </w:p>
        </w:tc>
        <w:tc>
          <w:tcPr>
            <w:tcW w:w="4191" w:type="dxa"/>
            <w:gridSpan w:val="3"/>
            <w:tcBorders>
              <w:bottom w:val="single" w:sz="4" w:space="0" w:color="auto"/>
            </w:tcBorders>
            <w:vAlign w:val="center"/>
          </w:tcPr>
          <w:p w14:paraId="488B9A39" w14:textId="44923ED4" w:rsidR="001625E4" w:rsidRPr="005736B4" w:rsidRDefault="001625E4" w:rsidP="00F428E8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Instrumental Administration</w:t>
            </w:r>
          </w:p>
        </w:tc>
      </w:tr>
      <w:tr w:rsidR="007107A0" w:rsidRPr="005736B4" w14:paraId="1447A6FF" w14:textId="77777777" w:rsidTr="007107A0">
        <w:tc>
          <w:tcPr>
            <w:tcW w:w="97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A27531" w14:textId="77777777" w:rsidR="00D15E60" w:rsidRPr="005736B4" w:rsidRDefault="00D15E60" w:rsidP="00DF6DC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76BCFB" w14:textId="77777777" w:rsidR="00D15E60" w:rsidRPr="005736B4" w:rsidRDefault="00D15E60" w:rsidP="00DF6DC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3CBD67" w14:textId="77777777" w:rsidR="00D15E60" w:rsidRPr="005736B4" w:rsidRDefault="00D15E60" w:rsidP="00DF6DC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N</w:t>
            </w:r>
          </w:p>
        </w:tc>
        <w:tc>
          <w:tcPr>
            <w:tcW w:w="11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E99802" w14:textId="2EC78160" w:rsidR="00D72C43" w:rsidRPr="005736B4" w:rsidRDefault="00D72C43" w:rsidP="00DF6DC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Age, yr</w:t>
            </w:r>
          </w:p>
          <w:p w14:paraId="163AF88E" w14:textId="21B2AE1A" w:rsidR="00D15E60" w:rsidRPr="005736B4" w:rsidRDefault="00D15E60" w:rsidP="00D72C43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mean </w:t>
            </w:r>
            <w:r w:rsidR="00D72C43"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(SD) / median</w:t>
            </w:r>
            <w:r w:rsidR="0011639C"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</w:t>
            </w:r>
            <w:r w:rsidR="00D72C43"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(</w:t>
            </w: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range)</w:t>
            </w:r>
          </w:p>
        </w:tc>
        <w:tc>
          <w:tcPr>
            <w:tcW w:w="8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5E14C8" w14:textId="77777777" w:rsidR="00D15E60" w:rsidRPr="005736B4" w:rsidRDefault="00D15E60" w:rsidP="00DF6DC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Gender (% females)</w:t>
            </w:r>
          </w:p>
        </w:tc>
        <w:tc>
          <w:tcPr>
            <w:tcW w:w="9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503B83" w14:textId="77777777" w:rsidR="00D15E60" w:rsidRPr="005736B4" w:rsidRDefault="00D15E60" w:rsidP="00DF6DC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Disease</w:t>
            </w:r>
          </w:p>
        </w:tc>
        <w:tc>
          <w:tcPr>
            <w:tcW w:w="1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07D800" w14:textId="6E285F1F" w:rsidR="00D15E60" w:rsidRPr="005736B4" w:rsidRDefault="00D15E60" w:rsidP="00DF6DC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Disease Duration Mean (SD) </w:t>
            </w:r>
            <w:r w:rsidR="002B3E19"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or </w:t>
            </w: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yr</w:t>
            </w:r>
          </w:p>
        </w:tc>
        <w:tc>
          <w:tcPr>
            <w:tcW w:w="15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8A4480" w14:textId="6B647BE2" w:rsidR="00D15E60" w:rsidRPr="005736B4" w:rsidRDefault="00D15E60" w:rsidP="001016A9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Disease Severity</w:t>
            </w:r>
            <w:r w:rsidR="001625E4"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/</w:t>
            </w:r>
            <w:r w:rsidR="00B421B1"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Activity</w:t>
            </w:r>
          </w:p>
          <w:p w14:paraId="65894C63" w14:textId="4772A1E4" w:rsidR="001016A9" w:rsidRPr="005736B4" w:rsidRDefault="001016A9" w:rsidP="001016A9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mean (SD) / median (range)</w:t>
            </w:r>
          </w:p>
        </w:tc>
        <w:tc>
          <w:tcPr>
            <w:tcW w:w="14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871223" w14:textId="2B332E70" w:rsidR="00D15E60" w:rsidRPr="005736B4" w:rsidRDefault="00D15E60" w:rsidP="00DF6DC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Setting</w:t>
            </w:r>
          </w:p>
        </w:tc>
        <w:tc>
          <w:tcPr>
            <w:tcW w:w="132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CFADDF" w14:textId="77777777" w:rsidR="00D15E60" w:rsidRPr="005736B4" w:rsidRDefault="00D15E60" w:rsidP="00DF6DC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Country</w:t>
            </w:r>
          </w:p>
        </w:tc>
        <w:tc>
          <w:tcPr>
            <w:tcW w:w="13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4DFFBB" w14:textId="77777777" w:rsidR="00D15E60" w:rsidRPr="005736B4" w:rsidRDefault="00D15E60" w:rsidP="00DF6DCE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Language</w:t>
            </w:r>
          </w:p>
        </w:tc>
      </w:tr>
      <w:tr w:rsidR="007107A0" w:rsidRPr="005736B4" w14:paraId="0EC811B8" w14:textId="77777777" w:rsidTr="007107A0">
        <w:tc>
          <w:tcPr>
            <w:tcW w:w="974" w:type="dxa"/>
            <w:tcBorders>
              <w:top w:val="single" w:sz="4" w:space="0" w:color="auto"/>
            </w:tcBorders>
          </w:tcPr>
          <w:p w14:paraId="1BDE2F59" w14:textId="6635FC44" w:rsidR="00D15E60" w:rsidRPr="005736B4" w:rsidRDefault="00D15E60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PGA-arthritis VAS</w:t>
            </w:r>
          </w:p>
        </w:tc>
        <w:tc>
          <w:tcPr>
            <w:tcW w:w="1005" w:type="dxa"/>
            <w:tcBorders>
              <w:top w:val="single" w:sz="4" w:space="0" w:color="auto"/>
            </w:tcBorders>
          </w:tcPr>
          <w:p w14:paraId="35CB3157" w14:textId="7ED81383" w:rsidR="00D15E60" w:rsidRPr="005736B4" w:rsidRDefault="00D15E60" w:rsidP="008702F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auli et al. 2011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saTwvQXV0aG9yPjxZZWFyPjIwMTE8L1llYXI+PFJl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saTwvQXV0aG9yPjxZZWFyPjIwMTE8L1llYXI+PFJl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3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  <w:tcBorders>
              <w:top w:val="single" w:sz="4" w:space="0" w:color="auto"/>
            </w:tcBorders>
          </w:tcPr>
          <w:p w14:paraId="4F309F6F" w14:textId="77777777" w:rsidR="00D15E60" w:rsidRPr="005736B4" w:rsidRDefault="00D15E60" w:rsidP="003A0A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319</w:t>
            </w:r>
          </w:p>
        </w:tc>
        <w:tc>
          <w:tcPr>
            <w:tcW w:w="1179" w:type="dxa"/>
            <w:tcBorders>
              <w:top w:val="single" w:sz="4" w:space="0" w:color="auto"/>
            </w:tcBorders>
          </w:tcPr>
          <w:p w14:paraId="17615472" w14:textId="77777777" w:rsidR="00D15E60" w:rsidRPr="005736B4" w:rsidRDefault="00D15E60" w:rsidP="003A0A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2 (13)</w:t>
            </w:r>
          </w:p>
        </w:tc>
        <w:tc>
          <w:tcPr>
            <w:tcW w:w="883" w:type="dxa"/>
            <w:tcBorders>
              <w:top w:val="single" w:sz="4" w:space="0" w:color="auto"/>
            </w:tcBorders>
          </w:tcPr>
          <w:p w14:paraId="0BF15B34" w14:textId="77777777" w:rsidR="00D15E60" w:rsidRPr="005736B4" w:rsidRDefault="00D15E60" w:rsidP="003A0A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2</w:t>
            </w:r>
          </w:p>
        </w:tc>
        <w:tc>
          <w:tcPr>
            <w:tcW w:w="996" w:type="dxa"/>
            <w:tcBorders>
              <w:top w:val="single" w:sz="4" w:space="0" w:color="auto"/>
            </w:tcBorders>
          </w:tcPr>
          <w:p w14:paraId="45449FCC" w14:textId="77777777" w:rsidR="00D15E60" w:rsidRPr="005736B4" w:rsidRDefault="00D15E60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  <w:tcBorders>
              <w:top w:val="single" w:sz="4" w:space="0" w:color="auto"/>
            </w:tcBorders>
          </w:tcPr>
          <w:p w14:paraId="74B34101" w14:textId="77777777" w:rsidR="00D15E60" w:rsidRPr="005736B4" w:rsidRDefault="00D15E60" w:rsidP="003A0AA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1579" w:type="dxa"/>
            <w:tcBorders>
              <w:top w:val="single" w:sz="4" w:space="0" w:color="auto"/>
            </w:tcBorders>
          </w:tcPr>
          <w:p w14:paraId="603B8F2C" w14:textId="595E1978" w:rsidR="00B279CD" w:rsidRPr="005736B4" w:rsidRDefault="00B279CD" w:rsidP="00B279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</w:t>
            </w:r>
            <w:r w:rsidR="001016A9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5 (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–13)</w:t>
            </w:r>
          </w:p>
          <w:p w14:paraId="6A8BDBB6" w14:textId="3C3DAFEE" w:rsidR="00B279CD" w:rsidRPr="005736B4" w:rsidRDefault="001016A9" w:rsidP="00B279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JC: 1 (</w:t>
            </w:r>
            <w:r w:rsidR="00B279CD" w:rsidRPr="005736B4">
              <w:rPr>
                <w:rFonts w:ascii="Times New Roman" w:hAnsi="Times New Roman" w:cs="Times New Roman"/>
                <w:sz w:val="18"/>
                <w:szCs w:val="18"/>
              </w:rPr>
              <w:t>0–5)</w:t>
            </w:r>
          </w:p>
          <w:p w14:paraId="43A86AD8" w14:textId="7A904319" w:rsidR="00B279CD" w:rsidRPr="005736B4" w:rsidRDefault="00B279CD" w:rsidP="00B279C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PASI score: </w:t>
            </w:r>
            <w:r w:rsidR="001016A9" w:rsidRPr="005736B4">
              <w:rPr>
                <w:rFonts w:ascii="Times New Roman" w:hAnsi="Times New Roman" w:cs="Times New Roman"/>
                <w:sz w:val="18"/>
                <w:szCs w:val="18"/>
              </w:rPr>
              <w:t>2.80 (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0.75–6.57).</w:t>
            </w:r>
          </w:p>
          <w:p w14:paraId="40769F32" w14:textId="2E2B83FF" w:rsidR="006D39ED" w:rsidRPr="005736B4" w:rsidRDefault="006D39ED" w:rsidP="006D39E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ctylitis</w:t>
            </w:r>
            <w:r w:rsidR="00A853BC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7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%</w:t>
            </w:r>
          </w:p>
          <w:p w14:paraId="21C61F34" w14:textId="2915DCBC" w:rsidR="006D39ED" w:rsidRPr="005736B4" w:rsidRDefault="00A853BC" w:rsidP="006D39E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nthesitis 21</w:t>
            </w:r>
            <w:r w:rsidR="006D39ED" w:rsidRPr="005736B4">
              <w:rPr>
                <w:rFonts w:ascii="Times New Roman" w:hAnsi="Times New Roman" w:cs="Times New Roman"/>
                <w:sz w:val="18"/>
                <w:szCs w:val="18"/>
              </w:rPr>
              <w:t>%</w:t>
            </w:r>
          </w:p>
          <w:p w14:paraId="5C30B795" w14:textId="77777777" w:rsidR="00D15E60" w:rsidRPr="005736B4" w:rsidRDefault="00D15E60" w:rsidP="0030083F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8" w:type="dxa"/>
            <w:tcBorders>
              <w:top w:val="single" w:sz="4" w:space="0" w:color="auto"/>
            </w:tcBorders>
          </w:tcPr>
          <w:p w14:paraId="4B7E5F15" w14:textId="1A1D747F" w:rsidR="00D15E60" w:rsidRPr="005736B4" w:rsidRDefault="00D15E60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17 rheumatology </w:t>
            </w:r>
            <w:r w:rsidR="00955C7D" w:rsidRPr="005736B4">
              <w:rPr>
                <w:rFonts w:ascii="Times New Roman" w:hAnsi="Times New Roman" w:cs="Times New Roman"/>
                <w:sz w:val="18"/>
                <w:szCs w:val="18"/>
              </w:rPr>
              <w:t>clinics and 1 dermatology clinic</w:t>
            </w:r>
          </w:p>
        </w:tc>
        <w:tc>
          <w:tcPr>
            <w:tcW w:w="1321" w:type="dxa"/>
            <w:tcBorders>
              <w:top w:val="single" w:sz="4" w:space="0" w:color="auto"/>
            </w:tcBorders>
          </w:tcPr>
          <w:p w14:paraId="4A1291E7" w14:textId="0336EF11" w:rsidR="00D15E60" w:rsidRPr="005736B4" w:rsidRDefault="009E4E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Italy, United States</w:t>
            </w:r>
            <w:r w:rsidR="00D15E60" w:rsidRPr="005736B4">
              <w:rPr>
                <w:rFonts w:ascii="Times New Roman" w:hAnsi="Times New Roman" w:cs="Times New Roman"/>
                <w:sz w:val="18"/>
                <w:szCs w:val="18"/>
              </w:rPr>
              <w:t>, Canada, The Netherlands, Hungary, New Zealand, Germany, Brazil, Spain, United Kingdom</w:t>
            </w:r>
          </w:p>
        </w:tc>
        <w:tc>
          <w:tcPr>
            <w:tcW w:w="1372" w:type="dxa"/>
            <w:tcBorders>
              <w:top w:val="single" w:sz="4" w:space="0" w:color="auto"/>
            </w:tcBorders>
          </w:tcPr>
          <w:p w14:paraId="45742CA0" w14:textId="66CE5EFC" w:rsidR="00D15E60" w:rsidRPr="005736B4" w:rsidRDefault="00D15E60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English; for non-English countries, the questionnaires was translated </w:t>
            </w:r>
          </w:p>
        </w:tc>
      </w:tr>
      <w:tr w:rsidR="007107A0" w:rsidRPr="005736B4" w14:paraId="6D0CB381" w14:textId="77777777" w:rsidTr="007107A0">
        <w:tc>
          <w:tcPr>
            <w:tcW w:w="974" w:type="dxa"/>
          </w:tcPr>
          <w:p w14:paraId="2C5C68AE" w14:textId="67F08617" w:rsidR="00D15E60" w:rsidRPr="005736B4" w:rsidRDefault="00D15E60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PGA-arthritis NRS</w:t>
            </w:r>
          </w:p>
        </w:tc>
        <w:tc>
          <w:tcPr>
            <w:tcW w:w="1005" w:type="dxa"/>
          </w:tcPr>
          <w:p w14:paraId="7028B4D3" w14:textId="64A63431" w:rsidR="00D15E60" w:rsidRPr="005736B4" w:rsidRDefault="00D15E60" w:rsidP="008702F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der et al. 2015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Eder&lt;/Author&gt;&lt;Year&gt;2015&lt;/Year&gt;&lt;RecNum&gt;30&lt;/RecNum&gt;&lt;DisplayText&gt;[4]&lt;/DisplayText&gt;&lt;record&gt;&lt;rec-number&gt;30&lt;/rec-number&gt;&lt;foreign-keys&gt;&lt;key app="EN" db-id="epx5w5fewt9er4ea02svrra49rd9aawf9pfz" timestamp="1513173707"&gt;30&lt;/key&gt;&lt;/foreign-keys&gt;&lt;ref-type name="Journal Article"&gt;17&lt;/ref-type&gt;&lt;contributors&gt;&lt;authors&gt;&lt;author&gt;Eder, L.&lt;/author&gt;&lt;author&gt;Thavaneswaran, A.&lt;/author&gt;&lt;author&gt;Chandran, V.&lt;/author&gt;&lt;author&gt;Cook, R.&lt;/author&gt;&lt;author&gt;Gladman, D. D.&lt;/author&gt;&lt;/authors&gt;&lt;/contributors&gt;&lt;auth-address&gt;Centre for Prognosis Studies in the Rheumatic Diseases, Toronto Western Hospital, Toronto, Ontario, Canada.&lt;/auth-address&gt;&lt;titles&gt;&lt;title&gt;Factors explaining the discrepancy between physician and patient global assessment of joint and skin disease activity in psoriatic arthritis patients&lt;/title&gt;&lt;secondary-title&gt;Arthritis Care Res (Hoboken)&lt;/secondary-title&gt;&lt;alt-title&gt;Arthritis care &amp;amp; research&lt;/alt-title&gt;&lt;/titles&gt;&lt;periodical&gt;&lt;full-title&gt;Arthritis Care Res (Hoboken)&lt;/full-title&gt;&lt;abbr-1&gt;Arthritis care &amp;amp; research&lt;/abbr-1&gt;&lt;/periodical&gt;&lt;alt-periodical&gt;&lt;full-title&gt;Arthritis Care Res (Hoboken)&lt;/full-title&gt;&lt;abbr-1&gt;Arthritis care &amp;amp; research&lt;/abbr-1&gt;&lt;/alt-periodical&gt;&lt;pages&gt;264-72&lt;/pages&gt;&lt;volume&gt;67&lt;/volume&gt;&lt;number&gt;2&lt;/number&gt;&lt;edition&gt;2014/07/23&lt;/edition&gt;&lt;keywords&gt;&lt;keyword&gt;Arthritis, Psoriatic/*diagnosis&lt;/keyword&gt;&lt;keyword&gt;Cross-Sectional Studies&lt;/keyword&gt;&lt;keyword&gt;Female&lt;/keyword&gt;&lt;keyword&gt;Humans&lt;/keyword&gt;&lt;keyword&gt;Male&lt;/keyword&gt;&lt;keyword&gt;Middle Aged&lt;/keyword&gt;&lt;keyword&gt;*Physicians&lt;/keyword&gt;&lt;keyword&gt;*Self-Assessment&lt;/keyword&gt;&lt;/keywords&gt;&lt;dates&gt;&lt;year&gt;2015&lt;/year&gt;&lt;pub-dates&gt;&lt;date&gt;Feb&lt;/date&gt;&lt;/pub-dates&gt;&lt;/dates&gt;&lt;isbn&gt;2151-464x&lt;/isbn&gt;&lt;accession-num&gt;25047020&lt;/accession-num&gt;&lt;urls&gt;&lt;related-urls&gt;&lt;url&gt;http://onlinelibrary.wiley.com/store/10.1002/acr.22401/asset/acr22401.pdf?v=1&amp;amp;t=j12q8msu&amp;amp;s=7f238db5afe792523d8e03c31fc39bfa3bc36052&lt;/url&gt;&lt;/related-urls&gt;&lt;/urls&gt;&lt;electronic-resource-num&gt;10.1002/acr.22401&lt;/electronic-resource-num&gt;&lt;remote-database-provider&gt;NLM&lt;/remote-database-provider&gt;&lt;language&gt;eng&lt;/language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4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64ADE5C8" w14:textId="77777777" w:rsidR="00D15E60" w:rsidRPr="005736B4" w:rsidRDefault="00D15E60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65</w:t>
            </w:r>
          </w:p>
        </w:tc>
        <w:tc>
          <w:tcPr>
            <w:tcW w:w="1179" w:type="dxa"/>
          </w:tcPr>
          <w:p w14:paraId="7E550F7B" w14:textId="77777777" w:rsidR="00D15E60" w:rsidRPr="005736B4" w:rsidRDefault="00D15E60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1.7 (13.2)</w:t>
            </w:r>
          </w:p>
        </w:tc>
        <w:tc>
          <w:tcPr>
            <w:tcW w:w="883" w:type="dxa"/>
          </w:tcPr>
          <w:p w14:paraId="203FDC1E" w14:textId="77777777" w:rsidR="00D15E60" w:rsidRPr="005736B4" w:rsidRDefault="00D15E60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1.4</w:t>
            </w:r>
          </w:p>
        </w:tc>
        <w:tc>
          <w:tcPr>
            <w:tcW w:w="996" w:type="dxa"/>
          </w:tcPr>
          <w:p w14:paraId="4CEC3D3F" w14:textId="77777777" w:rsidR="00D15E60" w:rsidRPr="005736B4" w:rsidRDefault="00D15E60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1DF66544" w14:textId="77777777" w:rsidR="00D15E60" w:rsidRPr="005736B4" w:rsidRDefault="00D15E60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4.3 (19.4)</w:t>
            </w:r>
          </w:p>
        </w:tc>
        <w:tc>
          <w:tcPr>
            <w:tcW w:w="1579" w:type="dxa"/>
          </w:tcPr>
          <w:p w14:paraId="3C0D555C" w14:textId="77777777" w:rsidR="007A7535" w:rsidRPr="005736B4" w:rsidRDefault="002E0A2D" w:rsidP="006B4C8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</w:t>
            </w:r>
            <w:r w:rsidR="006B4C8A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8.5 (10.1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  <w:p w14:paraId="743E4CFF" w14:textId="66906EC1" w:rsidR="006B4C8A" w:rsidRPr="005736B4" w:rsidRDefault="002E0A2D" w:rsidP="006B4C8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SJC: </w:t>
            </w:r>
            <w:r w:rsidR="006B4C8A" w:rsidRPr="005736B4">
              <w:rPr>
                <w:rFonts w:ascii="Times New Roman" w:hAnsi="Times New Roman" w:cs="Times New Roman"/>
                <w:sz w:val="18"/>
                <w:szCs w:val="18"/>
              </w:rPr>
              <w:t>4.9 (6.5)</w:t>
            </w:r>
          </w:p>
          <w:p w14:paraId="7856F136" w14:textId="467A920C" w:rsidR="002E0A2D" w:rsidRPr="005736B4" w:rsidRDefault="006B4C8A" w:rsidP="002E0A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linically damaged joint count:12.5 (14.1)</w:t>
            </w:r>
          </w:p>
          <w:p w14:paraId="3EDB3B50" w14:textId="7B7F4F7D" w:rsidR="006462D5" w:rsidRPr="005736B4" w:rsidRDefault="006462D5" w:rsidP="002E0A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Axial disease </w:t>
            </w:r>
            <w:r w:rsidR="00D82DB4" w:rsidRPr="005736B4">
              <w:rPr>
                <w:rFonts w:ascii="Times New Roman" w:hAnsi="Times New Roman" w:cs="Times New Roman"/>
                <w:sz w:val="18"/>
                <w:szCs w:val="18"/>
              </w:rPr>
              <w:t>51.1%</w:t>
            </w:r>
          </w:p>
          <w:p w14:paraId="0D41644B" w14:textId="66FC0921" w:rsidR="00D82DB4" w:rsidRPr="005736B4" w:rsidRDefault="00D82DB4" w:rsidP="002E0A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ctylitis 11%</w:t>
            </w:r>
          </w:p>
          <w:p w14:paraId="6DF7352A" w14:textId="77777777" w:rsidR="00D82DB4" w:rsidRPr="005736B4" w:rsidRDefault="00D82DB4" w:rsidP="002E0A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nthesitis 13.8%</w:t>
            </w:r>
          </w:p>
          <w:p w14:paraId="31CFE460" w14:textId="58557BC3" w:rsidR="00D82DB4" w:rsidRPr="005736B4" w:rsidRDefault="00D82DB4" w:rsidP="002E0A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SR 14.3 (</w:t>
            </w:r>
            <w:r w:rsidR="007D3566" w:rsidRPr="005736B4">
              <w:rPr>
                <w:rFonts w:ascii="Times New Roman" w:hAnsi="Times New Roman" w:cs="Times New Roman"/>
                <w:sz w:val="18"/>
                <w:szCs w:val="18"/>
              </w:rPr>
              <w:t>19.4)</w:t>
            </w:r>
          </w:p>
          <w:p w14:paraId="3A708E1E" w14:textId="72F5BC5B" w:rsidR="002E0A2D" w:rsidRPr="005736B4" w:rsidRDefault="00637851" w:rsidP="002E0A2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e</w:t>
            </w:r>
            <w:r w:rsidR="002E0A2D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an PASI score: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3.4 (5.3)</w:t>
            </w:r>
          </w:p>
          <w:p w14:paraId="12AB9C23" w14:textId="77777777" w:rsidR="00D15E60" w:rsidRPr="005736B4" w:rsidRDefault="00D15E60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8" w:type="dxa"/>
          </w:tcPr>
          <w:p w14:paraId="2675E704" w14:textId="53FFAD63" w:rsidR="00D15E60" w:rsidRPr="005736B4" w:rsidRDefault="00D15E60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University of Toronto PsA</w:t>
            </w:r>
          </w:p>
          <w:p w14:paraId="142C571A" w14:textId="77777777" w:rsidR="00D15E60" w:rsidRPr="005736B4" w:rsidRDefault="00D15E60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ohort</w:t>
            </w:r>
          </w:p>
        </w:tc>
        <w:tc>
          <w:tcPr>
            <w:tcW w:w="1321" w:type="dxa"/>
          </w:tcPr>
          <w:p w14:paraId="04164156" w14:textId="77777777" w:rsidR="00D15E60" w:rsidRPr="005736B4" w:rsidRDefault="00D15E60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anada</w:t>
            </w:r>
          </w:p>
        </w:tc>
        <w:tc>
          <w:tcPr>
            <w:tcW w:w="1372" w:type="dxa"/>
          </w:tcPr>
          <w:p w14:paraId="64D53F41" w14:textId="77777777" w:rsidR="00D15E60" w:rsidRPr="005736B4" w:rsidRDefault="00D15E60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nglish</w:t>
            </w:r>
          </w:p>
        </w:tc>
      </w:tr>
      <w:tr w:rsidR="007107A0" w:rsidRPr="005736B4" w14:paraId="4F987415" w14:textId="77777777" w:rsidTr="007107A0">
        <w:tc>
          <w:tcPr>
            <w:tcW w:w="974" w:type="dxa"/>
          </w:tcPr>
          <w:p w14:paraId="5239EEAE" w14:textId="5EB6EF65" w:rsidR="00213CC1" w:rsidRPr="005736B4" w:rsidRDefault="00213CC1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05" w:type="dxa"/>
          </w:tcPr>
          <w:p w14:paraId="13865FC2" w14:textId="06CB8449" w:rsidR="00213CC1" w:rsidRPr="005736B4" w:rsidRDefault="00213CC1" w:rsidP="00C53E7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alli et al. 2016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xsaTwvQXV0aG9yPjxZZWFyPjIwMTY8L1llYXI+PFJl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</w:fldData>
              </w:fldChar>
            </w:r>
            <w:r w:rsidR="00C53E77"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53E77"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xsaTwvQXV0aG9yPjxZZWFyPjIwMTY8L1llYXI+PFJl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</w:fldData>
              </w:fldChar>
            </w:r>
            <w:r w:rsidR="00C53E77"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53E77"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="00C53E77"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53E77"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25144116" w14:textId="422D887D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223</w:t>
            </w:r>
          </w:p>
        </w:tc>
        <w:tc>
          <w:tcPr>
            <w:tcW w:w="1179" w:type="dxa"/>
          </w:tcPr>
          <w:p w14:paraId="1511B7E5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1.0 (13.3)</w:t>
            </w:r>
          </w:p>
        </w:tc>
        <w:tc>
          <w:tcPr>
            <w:tcW w:w="883" w:type="dxa"/>
          </w:tcPr>
          <w:p w14:paraId="63C889EE" w14:textId="158B429F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1.1</w:t>
            </w:r>
          </w:p>
        </w:tc>
        <w:tc>
          <w:tcPr>
            <w:tcW w:w="996" w:type="dxa"/>
          </w:tcPr>
          <w:p w14:paraId="1F606314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4FC5B428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9.9 (10.1)</w:t>
            </w:r>
          </w:p>
        </w:tc>
        <w:tc>
          <w:tcPr>
            <w:tcW w:w="1579" w:type="dxa"/>
          </w:tcPr>
          <w:p w14:paraId="5271B61B" w14:textId="5ACF19A8" w:rsidR="00213CC1" w:rsidRPr="005736B4" w:rsidRDefault="00213CC1" w:rsidP="00391DB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 8.5 (9.2)</w:t>
            </w:r>
          </w:p>
          <w:p w14:paraId="6F640897" w14:textId="53EA6117" w:rsidR="00213CC1" w:rsidRPr="005736B4" w:rsidRDefault="00213CC1" w:rsidP="00391DB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JC: 4.1 (5.1)</w:t>
            </w:r>
          </w:p>
          <w:p w14:paraId="6BAA8070" w14:textId="4FFF24D6" w:rsidR="00213CC1" w:rsidRPr="005736B4" w:rsidRDefault="00213CC1" w:rsidP="00391DB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S28-ESR 3.5 (1.3)</w:t>
            </w:r>
          </w:p>
          <w:p w14:paraId="070E44FF" w14:textId="1AFABB95" w:rsidR="00213CC1" w:rsidRPr="005736B4" w:rsidRDefault="00213CC1" w:rsidP="00391DB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BSA&lt; 6%: 56.1%</w:t>
            </w:r>
          </w:p>
          <w:p w14:paraId="1FFAF7F5" w14:textId="5D278D4F" w:rsidR="00213CC1" w:rsidRPr="005736B4" w:rsidRDefault="00213CC1" w:rsidP="00391DB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BSA 6-20%: 22.6%</w:t>
            </w:r>
          </w:p>
          <w:p w14:paraId="5164E68A" w14:textId="73704099" w:rsidR="00213CC1" w:rsidRPr="005736B4" w:rsidRDefault="00213CC1" w:rsidP="00391DB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 psoriasis: 15.8%</w:t>
            </w:r>
          </w:p>
          <w:p w14:paraId="53D7D8C1" w14:textId="77777777" w:rsidR="00213CC1" w:rsidRPr="005736B4" w:rsidRDefault="00213CC1" w:rsidP="00391DB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6142EE14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8" w:type="dxa"/>
          </w:tcPr>
          <w:p w14:paraId="215597DC" w14:textId="731AABEF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econdary or tertiary care centers</w:t>
            </w:r>
          </w:p>
        </w:tc>
        <w:tc>
          <w:tcPr>
            <w:tcW w:w="1321" w:type="dxa"/>
          </w:tcPr>
          <w:p w14:paraId="6BAF887E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Austria, Belgium, Estonia, Germany,</w:t>
            </w:r>
          </w:p>
          <w:p w14:paraId="4814451B" w14:textId="12B8CE08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France, Hungary, Ireland, Italy, Norway, Romania, Spain, Turkey, the U</w:t>
            </w:r>
            <w:r w:rsidR="009E4E16">
              <w:rPr>
                <w:rFonts w:ascii="Times New Roman" w:hAnsi="Times New Roman" w:cs="Times New Roman"/>
                <w:sz w:val="18"/>
                <w:szCs w:val="18"/>
              </w:rPr>
              <w:t xml:space="preserve">nited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K</w:t>
            </w:r>
            <w:r w:rsidR="009E4E16">
              <w:rPr>
                <w:rFonts w:ascii="Times New Roman" w:hAnsi="Times New Roman" w:cs="Times New Roman"/>
                <w:sz w:val="18"/>
                <w:szCs w:val="18"/>
              </w:rPr>
              <w:t>ingdom</w:t>
            </w:r>
          </w:p>
        </w:tc>
        <w:tc>
          <w:tcPr>
            <w:tcW w:w="1372" w:type="dxa"/>
          </w:tcPr>
          <w:p w14:paraId="254AF3E5" w14:textId="77777777" w:rsidR="00213CC1" w:rsidRPr="005736B4" w:rsidRDefault="00213CC1" w:rsidP="002F359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nglish,  Estonian,</w:t>
            </w:r>
          </w:p>
          <w:p w14:paraId="477B63A5" w14:textId="77777777" w:rsidR="00213CC1" w:rsidRPr="005736B4" w:rsidRDefault="00213CC1" w:rsidP="002F359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Flemish, French, German, Hungarian, Italian, Norwegian,</w:t>
            </w:r>
          </w:p>
          <w:p w14:paraId="4CABF60C" w14:textId="63AA8768" w:rsidR="00213CC1" w:rsidRPr="005736B4" w:rsidRDefault="00213CC1" w:rsidP="002F359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Romanian, Russian, Spanish, Turkish</w:t>
            </w:r>
          </w:p>
        </w:tc>
      </w:tr>
      <w:tr w:rsidR="003E3920" w:rsidRPr="005736B4" w14:paraId="2285CFE6" w14:textId="77777777" w:rsidTr="006A791C">
        <w:tc>
          <w:tcPr>
            <w:tcW w:w="974" w:type="dxa"/>
          </w:tcPr>
          <w:p w14:paraId="2F48A82F" w14:textId="77777777" w:rsidR="003E3920" w:rsidRPr="005736B4" w:rsidRDefault="003E3920" w:rsidP="006A791C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lastRenderedPageBreak/>
              <w:t>PGA-Psoriatic Arthritis VAS</w:t>
            </w:r>
          </w:p>
        </w:tc>
        <w:tc>
          <w:tcPr>
            <w:tcW w:w="1005" w:type="dxa"/>
          </w:tcPr>
          <w:p w14:paraId="1168D564" w14:textId="3E7D4A8A" w:rsidR="003E3920" w:rsidRPr="005736B4" w:rsidRDefault="003E3920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Lubrano et al. 2015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dWJyYW5vPC9BdXRob3I+PFllYXI+MjAxNTwvWWVhcj48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dWJyYW5vPC9BdXRob3I+PFllYXI+MjAxNTwvWWVhcj48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6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7DCF0749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24</w:t>
            </w:r>
          </w:p>
        </w:tc>
        <w:tc>
          <w:tcPr>
            <w:tcW w:w="1179" w:type="dxa"/>
          </w:tcPr>
          <w:p w14:paraId="0A5770F0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3.3 (25th–75th percentile: 3.5–5)</w:t>
            </w:r>
          </w:p>
        </w:tc>
        <w:tc>
          <w:tcPr>
            <w:tcW w:w="883" w:type="dxa"/>
          </w:tcPr>
          <w:p w14:paraId="57944C93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3</w:t>
            </w:r>
          </w:p>
        </w:tc>
        <w:tc>
          <w:tcPr>
            <w:tcW w:w="996" w:type="dxa"/>
          </w:tcPr>
          <w:p w14:paraId="6F4A95BE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1B5F7AE9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7 (25th–75th percentile: 4–13) </w:t>
            </w:r>
          </w:p>
        </w:tc>
        <w:tc>
          <w:tcPr>
            <w:tcW w:w="1579" w:type="dxa"/>
          </w:tcPr>
          <w:p w14:paraId="38FAEAE0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 4.5 (1–10)</w:t>
            </w:r>
          </w:p>
          <w:p w14:paraId="0D116FFD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JC: 1 (0–5)</w:t>
            </w:r>
          </w:p>
          <w:p w14:paraId="710203DD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PSA 20 (14.2-28.5)</w:t>
            </w:r>
          </w:p>
          <w:p w14:paraId="755B3602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S28-CRP 3.72 (2.7-4.8)</w:t>
            </w:r>
          </w:p>
          <w:p w14:paraId="4733ED54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ctylitis 33%</w:t>
            </w:r>
          </w:p>
          <w:p w14:paraId="2E247A12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nthesitis 29.8%</w:t>
            </w:r>
          </w:p>
          <w:p w14:paraId="486BD41D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SR 22 (12-29)</w:t>
            </w:r>
          </w:p>
          <w:p w14:paraId="6BB532A0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RP 0.7 (0.36-1.2)</w:t>
            </w:r>
          </w:p>
          <w:p w14:paraId="21641904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ASI score: 0.9 (0-2.5).</w:t>
            </w:r>
          </w:p>
          <w:p w14:paraId="18206FB8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8" w:type="dxa"/>
          </w:tcPr>
          <w:p w14:paraId="2F6AA157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Outpatient clinic of the Academic Rheumatology Unit in Campobasso</w:t>
            </w:r>
          </w:p>
        </w:tc>
        <w:tc>
          <w:tcPr>
            <w:tcW w:w="1321" w:type="dxa"/>
          </w:tcPr>
          <w:p w14:paraId="28BC42A0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Italy</w:t>
            </w:r>
          </w:p>
        </w:tc>
        <w:tc>
          <w:tcPr>
            <w:tcW w:w="1372" w:type="dxa"/>
          </w:tcPr>
          <w:p w14:paraId="5954BA8E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specified</w:t>
            </w:r>
          </w:p>
        </w:tc>
      </w:tr>
      <w:tr w:rsidR="003E3920" w:rsidRPr="005736B4" w14:paraId="446D1F98" w14:textId="77777777" w:rsidTr="006A791C">
        <w:tc>
          <w:tcPr>
            <w:tcW w:w="974" w:type="dxa"/>
            <w:tcBorders>
              <w:top w:val="single" w:sz="4" w:space="0" w:color="auto"/>
            </w:tcBorders>
          </w:tcPr>
          <w:p w14:paraId="02857D21" w14:textId="77777777" w:rsidR="003E3920" w:rsidRPr="005736B4" w:rsidRDefault="003E3920" w:rsidP="006A791C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05" w:type="dxa"/>
            <w:tcBorders>
              <w:top w:val="single" w:sz="4" w:space="0" w:color="auto"/>
            </w:tcBorders>
          </w:tcPr>
          <w:p w14:paraId="561E14E8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auli et al. 2011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saTwvQXV0aG9yPjxZZWFyPjIwMTE8L1llYXI+PFJl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saTwvQXV0aG9yPjxZZWFyPjIwMTE8L1llYXI+PFJl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3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  <w:tcBorders>
              <w:top w:val="single" w:sz="4" w:space="0" w:color="auto"/>
            </w:tcBorders>
          </w:tcPr>
          <w:p w14:paraId="5B14F1C8" w14:textId="77777777" w:rsidR="003E3920" w:rsidRPr="005736B4" w:rsidRDefault="003E3920" w:rsidP="006A791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319</w:t>
            </w:r>
          </w:p>
        </w:tc>
        <w:tc>
          <w:tcPr>
            <w:tcW w:w="1179" w:type="dxa"/>
            <w:tcBorders>
              <w:top w:val="single" w:sz="4" w:space="0" w:color="auto"/>
            </w:tcBorders>
          </w:tcPr>
          <w:p w14:paraId="4D8C6CE8" w14:textId="77777777" w:rsidR="003E3920" w:rsidRPr="005736B4" w:rsidRDefault="003E3920" w:rsidP="006A791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2 (13)</w:t>
            </w:r>
          </w:p>
        </w:tc>
        <w:tc>
          <w:tcPr>
            <w:tcW w:w="883" w:type="dxa"/>
            <w:tcBorders>
              <w:top w:val="single" w:sz="4" w:space="0" w:color="auto"/>
            </w:tcBorders>
          </w:tcPr>
          <w:p w14:paraId="1F3AE5A9" w14:textId="77777777" w:rsidR="003E3920" w:rsidRPr="005736B4" w:rsidRDefault="003E3920" w:rsidP="006A791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2</w:t>
            </w:r>
          </w:p>
        </w:tc>
        <w:tc>
          <w:tcPr>
            <w:tcW w:w="996" w:type="dxa"/>
            <w:tcBorders>
              <w:top w:val="single" w:sz="4" w:space="0" w:color="auto"/>
            </w:tcBorders>
          </w:tcPr>
          <w:p w14:paraId="31895505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  <w:tcBorders>
              <w:top w:val="single" w:sz="4" w:space="0" w:color="auto"/>
            </w:tcBorders>
          </w:tcPr>
          <w:p w14:paraId="7C8F655F" w14:textId="77777777" w:rsidR="003E3920" w:rsidRPr="005736B4" w:rsidRDefault="003E3920" w:rsidP="006A791C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1579" w:type="dxa"/>
            <w:tcBorders>
              <w:top w:val="single" w:sz="4" w:space="0" w:color="auto"/>
            </w:tcBorders>
          </w:tcPr>
          <w:p w14:paraId="2430F56F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 5 (1–13)</w:t>
            </w:r>
          </w:p>
          <w:p w14:paraId="054469FC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JC: 1 (0–5)</w:t>
            </w:r>
          </w:p>
          <w:p w14:paraId="2CA2A70A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ASI score: 2.80 (0.75–6.57).</w:t>
            </w:r>
          </w:p>
          <w:p w14:paraId="76EEF0D6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ctylitis 7%</w:t>
            </w:r>
          </w:p>
          <w:p w14:paraId="479A4983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nthesitis 21%</w:t>
            </w:r>
          </w:p>
          <w:p w14:paraId="05030587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8" w:type="dxa"/>
            <w:tcBorders>
              <w:top w:val="single" w:sz="4" w:space="0" w:color="auto"/>
            </w:tcBorders>
          </w:tcPr>
          <w:p w14:paraId="5FF7C4D6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7 rheumatology clinics and 1 dermatology clinic</w:t>
            </w:r>
          </w:p>
        </w:tc>
        <w:tc>
          <w:tcPr>
            <w:tcW w:w="1321" w:type="dxa"/>
            <w:tcBorders>
              <w:top w:val="single" w:sz="4" w:space="0" w:color="auto"/>
            </w:tcBorders>
          </w:tcPr>
          <w:p w14:paraId="3F4739CE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Italy, USA, Canada, The Netherlands, Hungary, New Zealand, Germany, Brazil, Spain, United Kingdom</w:t>
            </w:r>
          </w:p>
        </w:tc>
        <w:tc>
          <w:tcPr>
            <w:tcW w:w="1372" w:type="dxa"/>
            <w:tcBorders>
              <w:top w:val="single" w:sz="4" w:space="0" w:color="auto"/>
            </w:tcBorders>
          </w:tcPr>
          <w:p w14:paraId="2A817B8A" w14:textId="77777777" w:rsidR="003E3920" w:rsidRPr="005736B4" w:rsidRDefault="003E3920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English; for non-English countries, the questionnaires was translated </w:t>
            </w:r>
          </w:p>
        </w:tc>
      </w:tr>
      <w:tr w:rsidR="007107A0" w:rsidRPr="005736B4" w14:paraId="4D36DEBF" w14:textId="77777777" w:rsidTr="007107A0">
        <w:tc>
          <w:tcPr>
            <w:tcW w:w="974" w:type="dxa"/>
          </w:tcPr>
          <w:p w14:paraId="26AA3B4C" w14:textId="1AA35961" w:rsidR="00213CC1" w:rsidRPr="005736B4" w:rsidRDefault="00213CC1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PGA-Psoriatic Arthritis NRS</w:t>
            </w:r>
          </w:p>
        </w:tc>
        <w:tc>
          <w:tcPr>
            <w:tcW w:w="1005" w:type="dxa"/>
          </w:tcPr>
          <w:p w14:paraId="6BB19B23" w14:textId="56081D50" w:rsidR="00213CC1" w:rsidRPr="005736B4" w:rsidRDefault="00213CC1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Leung et al. 2011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eung&lt;/Author&gt;&lt;Year&gt;2012&lt;/Year&gt;&lt;RecNum&gt;16&lt;/RecNum&gt;&lt;DisplayText&gt;[7]&lt;/DisplayText&gt;&lt;record&gt;&lt;rec-number&gt;16&lt;/rec-number&gt;&lt;foreign-keys&gt;&lt;key app="EN" db-id="epx5w5fewt9er4ea02svrra49rd9aawf9pfz" timestamp="1513173707"&gt;16&lt;/key&gt;&lt;/foreign-keys&gt;&lt;ref-type name="Journal Article"&gt;17&lt;/ref-type&gt;&lt;contributors&gt;&lt;authors&gt;&lt;author&gt;Leung, Y. Y.&lt;/author&gt;&lt;author&gt;Ho, K. W.&lt;/author&gt;&lt;author&gt;Zhu, T. Y.&lt;/author&gt;&lt;author&gt;Tam, L. S.&lt;/author&gt;&lt;author&gt;Kun, E. W.&lt;/author&gt;&lt;author&gt;Li, E. K.&lt;/author&gt;&lt;/authors&gt;&lt;/contributors&gt;&lt;auth-address&gt;Department of Rheumatology and Immunology, Singapore General Hospital, Outram Road, Singapore 169608. katyccc@hotmail.com&lt;/auth-address&gt;&lt;titles&gt;&lt;title&gt;Construct validity of the modified numeric rating scale of patient global assessment in psoriatic arthritis&lt;/title&gt;&lt;secondary-title&gt;J Rheumatol&lt;/secondary-title&gt;&lt;alt-title&gt;The Journal of rheumatology&lt;/alt-title&gt;&lt;/titles&gt;&lt;periodical&gt;&lt;full-title&gt;J Rheumatol&lt;/full-title&gt;&lt;abbr-1&gt;The Journal of rheumatology&lt;/abbr-1&gt;&lt;/periodical&gt;&lt;alt-periodical&gt;&lt;full-title&gt;J Rheumatol&lt;/full-title&gt;&lt;abbr-1&gt;The Journal of rheumatology&lt;/abbr-1&gt;&lt;/alt-periodical&gt;&lt;pages&gt;844-8&lt;/pages&gt;&lt;volume&gt;39&lt;/volume&gt;&lt;number&gt;4&lt;/number&gt;&lt;edition&gt;2012/03/17&lt;/edition&gt;&lt;keywords&gt;&lt;keyword&gt;Adult&lt;/keyword&gt;&lt;keyword&gt;Arthritis, Psoriatic/*diagnosis/*physiopathology&lt;/keyword&gt;&lt;keyword&gt;*Disability Evaluation&lt;/keyword&gt;&lt;keyword&gt;Female&lt;/keyword&gt;&lt;keyword&gt;*Health Status&lt;/keyword&gt;&lt;keyword&gt;Humans&lt;/keyword&gt;&lt;keyword&gt;Male&lt;/keyword&gt;&lt;keyword&gt;Middle Aged&lt;/keyword&gt;&lt;keyword&gt;*Severity of Illness Index&lt;/keyword&gt;&lt;/keywords&gt;&lt;dates&gt;&lt;year&gt;2012&lt;/year&gt;&lt;pub-dates&gt;&lt;date&gt;Apr&lt;/date&gt;&lt;/pub-dates&gt;&lt;/dates&gt;&lt;isbn&gt;0315-162X (Print)&amp;#xD;0315-162x&lt;/isbn&gt;&lt;accession-num&gt;22422489&lt;/accession-num&gt;&lt;urls&gt;&lt;related-urls&gt;&lt;url&gt;http://www.jrheum.org/content/39/4/844.long&lt;/url&gt;&lt;/related-urls&gt;&lt;/urls&gt;&lt;electronic-resource-num&gt;10.3899/jrheum.110919&lt;/electronic-resource-num&gt;&lt;remote-database-provider&gt;NLM&lt;/remote-database-provider&gt;&lt;language&gt;eng&lt;/language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E3920"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7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17998754" w14:textId="7643686F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25</w:t>
            </w:r>
          </w:p>
        </w:tc>
        <w:tc>
          <w:tcPr>
            <w:tcW w:w="1179" w:type="dxa"/>
          </w:tcPr>
          <w:p w14:paraId="77E94D7F" w14:textId="3E323AD6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7.5 (12.4)</w:t>
            </w:r>
          </w:p>
        </w:tc>
        <w:tc>
          <w:tcPr>
            <w:tcW w:w="883" w:type="dxa"/>
          </w:tcPr>
          <w:p w14:paraId="4C4EF2E1" w14:textId="079807E0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48 </w:t>
            </w:r>
          </w:p>
        </w:tc>
        <w:tc>
          <w:tcPr>
            <w:tcW w:w="996" w:type="dxa"/>
          </w:tcPr>
          <w:p w14:paraId="0BC87164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23B2C007" w14:textId="211BD2BE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8.2 (6.8)</w:t>
            </w:r>
          </w:p>
        </w:tc>
        <w:tc>
          <w:tcPr>
            <w:tcW w:w="1579" w:type="dxa"/>
          </w:tcPr>
          <w:p w14:paraId="06F6743C" w14:textId="6202C224" w:rsidR="00213CC1" w:rsidRPr="005736B4" w:rsidRDefault="00213CC1" w:rsidP="000030C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 3.98 (5.22)</w:t>
            </w:r>
          </w:p>
          <w:p w14:paraId="37D5DA38" w14:textId="20AC40F6" w:rsidR="00213CC1" w:rsidRPr="005736B4" w:rsidRDefault="00213CC1" w:rsidP="000030C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JC: 1.84 (2.67)</w:t>
            </w:r>
          </w:p>
          <w:p w14:paraId="657AAF82" w14:textId="77777777" w:rsidR="00213CC1" w:rsidRPr="005736B4" w:rsidRDefault="00213CC1" w:rsidP="00A4716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S28 3.8 (1.5)</w:t>
            </w:r>
          </w:p>
          <w:p w14:paraId="22E8C6F7" w14:textId="77777777" w:rsidR="00213CC1" w:rsidRPr="005736B4" w:rsidRDefault="00213CC1" w:rsidP="00A4716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maged joint count 3.07 (4.49)</w:t>
            </w:r>
          </w:p>
          <w:p w14:paraId="23AD4C16" w14:textId="1687F79C" w:rsidR="00213CC1" w:rsidRPr="005736B4" w:rsidRDefault="00213CC1" w:rsidP="00A4716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ASI 5.48 (7.33)</w:t>
            </w:r>
          </w:p>
        </w:tc>
        <w:tc>
          <w:tcPr>
            <w:tcW w:w="1498" w:type="dxa"/>
          </w:tcPr>
          <w:p w14:paraId="3C14A9EA" w14:textId="64838614" w:rsidR="00213CC1" w:rsidRPr="005736B4" w:rsidRDefault="00213CC1" w:rsidP="00CC3E6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Outpatient specialist clinic in a tertiary rheumatology center</w:t>
            </w:r>
          </w:p>
        </w:tc>
        <w:tc>
          <w:tcPr>
            <w:tcW w:w="1321" w:type="dxa"/>
          </w:tcPr>
          <w:p w14:paraId="7FC75457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Hong Kong</w:t>
            </w:r>
          </w:p>
        </w:tc>
        <w:tc>
          <w:tcPr>
            <w:tcW w:w="1372" w:type="dxa"/>
          </w:tcPr>
          <w:p w14:paraId="1CFB81BF" w14:textId="0717D125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Han Chinese</w:t>
            </w:r>
          </w:p>
        </w:tc>
      </w:tr>
      <w:tr w:rsidR="007107A0" w:rsidRPr="005736B4" w14:paraId="1E2AF666" w14:textId="77777777" w:rsidTr="007107A0">
        <w:tc>
          <w:tcPr>
            <w:tcW w:w="974" w:type="dxa"/>
          </w:tcPr>
          <w:p w14:paraId="4D0C1BEE" w14:textId="287DDCE0" w:rsidR="00213CC1" w:rsidRPr="005736B4" w:rsidRDefault="00213CC1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05" w:type="dxa"/>
          </w:tcPr>
          <w:p w14:paraId="64984B6E" w14:textId="583206B3" w:rsidR="00213CC1" w:rsidRPr="005736B4" w:rsidRDefault="00213CC1" w:rsidP="00C53E7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alli et al. 2016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xsaTwvQXV0aG9yPjxZZWFyPjIwMTY8L1llYXI+PFJl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</w:fldData>
              </w:fldChar>
            </w:r>
            <w:r w:rsidR="00C53E77"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C53E77"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xsaTwvQXV0aG9yPjxZZWFyPjIwMTY8L1llYXI+PFJl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</w:fldData>
              </w:fldChar>
            </w:r>
            <w:r w:rsidR="00C53E77"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C53E77"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="00C53E77"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C53E77"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4192B039" w14:textId="72220BF9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223</w:t>
            </w:r>
          </w:p>
        </w:tc>
        <w:tc>
          <w:tcPr>
            <w:tcW w:w="1179" w:type="dxa"/>
          </w:tcPr>
          <w:p w14:paraId="337F5ED0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1.0 (13.3)</w:t>
            </w:r>
          </w:p>
        </w:tc>
        <w:tc>
          <w:tcPr>
            <w:tcW w:w="883" w:type="dxa"/>
          </w:tcPr>
          <w:p w14:paraId="38651ED0" w14:textId="1BBD821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1.1</w:t>
            </w:r>
          </w:p>
        </w:tc>
        <w:tc>
          <w:tcPr>
            <w:tcW w:w="996" w:type="dxa"/>
          </w:tcPr>
          <w:p w14:paraId="1A5BF5D2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54F22E1D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9.9 (10.1)</w:t>
            </w:r>
          </w:p>
        </w:tc>
        <w:tc>
          <w:tcPr>
            <w:tcW w:w="1579" w:type="dxa"/>
          </w:tcPr>
          <w:p w14:paraId="2A885801" w14:textId="77777777" w:rsidR="00213CC1" w:rsidRPr="005736B4" w:rsidRDefault="00213CC1" w:rsidP="007F422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 8.5 (9.2)</w:t>
            </w:r>
          </w:p>
          <w:p w14:paraId="4BA4F49B" w14:textId="77777777" w:rsidR="00213CC1" w:rsidRPr="005736B4" w:rsidRDefault="00213CC1" w:rsidP="007F422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JC: 4.1 (5.1)</w:t>
            </w:r>
          </w:p>
          <w:p w14:paraId="1248BAC6" w14:textId="77777777" w:rsidR="00213CC1" w:rsidRPr="005736B4" w:rsidRDefault="00213CC1" w:rsidP="007F422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S28-ESR 3.5 (1.3)</w:t>
            </w:r>
          </w:p>
          <w:p w14:paraId="0B31F6F4" w14:textId="77777777" w:rsidR="00213CC1" w:rsidRPr="005736B4" w:rsidRDefault="00213CC1" w:rsidP="007F422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BSA&lt; 6%: 56.1%</w:t>
            </w:r>
          </w:p>
          <w:p w14:paraId="16DBAAE3" w14:textId="77777777" w:rsidR="00213CC1" w:rsidRPr="005736B4" w:rsidRDefault="00213CC1" w:rsidP="007F422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BSA 6-20%: 22.6%</w:t>
            </w:r>
          </w:p>
          <w:p w14:paraId="04377B71" w14:textId="77777777" w:rsidR="00213CC1" w:rsidRPr="005736B4" w:rsidRDefault="00213CC1" w:rsidP="007F422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 psoriasis: 15.8%</w:t>
            </w:r>
          </w:p>
          <w:p w14:paraId="79E38605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8" w:type="dxa"/>
          </w:tcPr>
          <w:p w14:paraId="4E35D8CC" w14:textId="4A4CA85B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econdary or tertiary care centers</w:t>
            </w:r>
          </w:p>
        </w:tc>
        <w:tc>
          <w:tcPr>
            <w:tcW w:w="1321" w:type="dxa"/>
          </w:tcPr>
          <w:p w14:paraId="02CADF15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Austria, Belgium, Estonia, Germany,</w:t>
            </w:r>
          </w:p>
          <w:p w14:paraId="3BDCDB5B" w14:textId="14B9B3F2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France, Hungary, Ireland, Italy, Norway</w:t>
            </w:r>
            <w:r w:rsidR="001629F7">
              <w:rPr>
                <w:rFonts w:ascii="Times New Roman" w:hAnsi="Times New Roman" w:cs="Times New Roman"/>
                <w:sz w:val="18"/>
                <w:szCs w:val="18"/>
              </w:rPr>
              <w:t>, Romania, Spain, Turkey, the United Kingdom</w:t>
            </w:r>
          </w:p>
        </w:tc>
        <w:tc>
          <w:tcPr>
            <w:tcW w:w="1372" w:type="dxa"/>
          </w:tcPr>
          <w:p w14:paraId="10088ED4" w14:textId="77777777" w:rsidR="00213CC1" w:rsidRPr="005736B4" w:rsidRDefault="00213CC1" w:rsidP="002F359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nglish,  Estonian,</w:t>
            </w:r>
          </w:p>
          <w:p w14:paraId="335C1862" w14:textId="77777777" w:rsidR="00213CC1" w:rsidRPr="005736B4" w:rsidRDefault="00213CC1" w:rsidP="002F359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Flemish, French, German, Hungarian, Italian, Norwegian,</w:t>
            </w:r>
          </w:p>
          <w:p w14:paraId="22D80AC7" w14:textId="6F20385F" w:rsidR="00213CC1" w:rsidRPr="005736B4" w:rsidRDefault="00213CC1" w:rsidP="002F359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Romanian, Russian, Spanish, Turkish</w:t>
            </w:r>
          </w:p>
        </w:tc>
      </w:tr>
      <w:tr w:rsidR="007107A0" w:rsidRPr="005736B4" w14:paraId="7F4D0F84" w14:textId="77777777" w:rsidTr="007107A0">
        <w:tc>
          <w:tcPr>
            <w:tcW w:w="974" w:type="dxa"/>
          </w:tcPr>
          <w:p w14:paraId="6D6AFF3E" w14:textId="7AF72B34" w:rsidR="00213CC1" w:rsidRPr="005736B4" w:rsidRDefault="00213CC1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RAPID3</w:t>
            </w:r>
          </w:p>
        </w:tc>
        <w:tc>
          <w:tcPr>
            <w:tcW w:w="1005" w:type="dxa"/>
          </w:tcPr>
          <w:p w14:paraId="3CCEEAA7" w14:textId="2F0FCD78" w:rsidR="00213CC1" w:rsidRPr="005736B4" w:rsidRDefault="00213CC1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Coates et al. 2018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(TICOPA study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F0ZXM8L0F1dGhvcj48WWVhcj4yMDE3PC9ZZWFyPjxS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</w:fldData>
              </w:fldChar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F0ZXM8L0F1dGhvcj48WWVhcj4yMDE3PC9ZZWFyPjxS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</w:fldData>
              </w:fldChar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E3920"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8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690CEFB1" w14:textId="24986092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206</w:t>
            </w:r>
          </w:p>
        </w:tc>
        <w:tc>
          <w:tcPr>
            <w:tcW w:w="1179" w:type="dxa"/>
          </w:tcPr>
          <w:p w14:paraId="30545023" w14:textId="17DBFCDB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5 (38-53)</w:t>
            </w:r>
          </w:p>
        </w:tc>
        <w:tc>
          <w:tcPr>
            <w:tcW w:w="883" w:type="dxa"/>
          </w:tcPr>
          <w:p w14:paraId="2D932BB4" w14:textId="74D52A7B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7.6</w:t>
            </w:r>
          </w:p>
        </w:tc>
        <w:tc>
          <w:tcPr>
            <w:tcW w:w="996" w:type="dxa"/>
          </w:tcPr>
          <w:p w14:paraId="02005BD5" w14:textId="30CBB455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62CF99C6" w14:textId="76182CA0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0.8 (0.4, 2.0)</w:t>
            </w:r>
          </w:p>
        </w:tc>
        <w:tc>
          <w:tcPr>
            <w:tcW w:w="1579" w:type="dxa"/>
          </w:tcPr>
          <w:p w14:paraId="3C9B3126" w14:textId="4AE21DD2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 9 (4-18)</w:t>
            </w:r>
          </w:p>
          <w:p w14:paraId="6D800B43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JC (5 (2-9)</w:t>
            </w:r>
          </w:p>
          <w:p w14:paraId="1E4FE7E6" w14:textId="23F41DFF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ASI 2.6 (1.2-4.8)</w:t>
            </w:r>
          </w:p>
        </w:tc>
        <w:tc>
          <w:tcPr>
            <w:tcW w:w="1498" w:type="dxa"/>
          </w:tcPr>
          <w:p w14:paraId="49ECF921" w14:textId="28995B4A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8 secondary care rheumatology centers</w:t>
            </w:r>
          </w:p>
        </w:tc>
        <w:tc>
          <w:tcPr>
            <w:tcW w:w="1321" w:type="dxa"/>
          </w:tcPr>
          <w:p w14:paraId="231E3AD6" w14:textId="58385C88" w:rsidR="00213CC1" w:rsidRPr="005736B4" w:rsidRDefault="001629F7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United Kingdom</w:t>
            </w:r>
          </w:p>
        </w:tc>
        <w:tc>
          <w:tcPr>
            <w:tcW w:w="1372" w:type="dxa"/>
          </w:tcPr>
          <w:p w14:paraId="59C3E108" w14:textId="1F8CBF7F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specified</w:t>
            </w:r>
          </w:p>
        </w:tc>
      </w:tr>
      <w:tr w:rsidR="007107A0" w:rsidRPr="005736B4" w14:paraId="5E4CC81A" w14:textId="77777777" w:rsidTr="007107A0">
        <w:tc>
          <w:tcPr>
            <w:tcW w:w="974" w:type="dxa"/>
          </w:tcPr>
          <w:p w14:paraId="4A593A42" w14:textId="28B94C95" w:rsidR="00213CC1" w:rsidRPr="005736B4" w:rsidRDefault="00213CC1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lastRenderedPageBreak/>
              <w:t>RAPID3</w:t>
            </w:r>
          </w:p>
        </w:tc>
        <w:tc>
          <w:tcPr>
            <w:tcW w:w="1005" w:type="dxa"/>
          </w:tcPr>
          <w:p w14:paraId="5C1CC0D4" w14:textId="30E48476" w:rsidR="00213CC1" w:rsidRPr="005736B4" w:rsidRDefault="00213CC1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oates et al. 2018 (LOPAS II study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F0ZXM8L0F1dGhvcj48WWVhcj4yMDE3PC9ZZWFyPjxS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</w:fldData>
              </w:fldChar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F0ZXM8L0F1dGhvcj48WWVhcj4yMDE3PC9ZZWFyPjxS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</w:fldData>
              </w:fldChar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E3920"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8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561E7076" w14:textId="14AB4213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318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1179" w:type="dxa"/>
          </w:tcPr>
          <w:p w14:paraId="68CD4AD6" w14:textId="7D035724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1</w:t>
            </w:r>
          </w:p>
        </w:tc>
        <w:tc>
          <w:tcPr>
            <w:tcW w:w="883" w:type="dxa"/>
          </w:tcPr>
          <w:p w14:paraId="26BCEA21" w14:textId="5918DDA6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996" w:type="dxa"/>
          </w:tcPr>
          <w:p w14:paraId="386ECD87" w14:textId="431E66D8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0DCF9035" w14:textId="6E4FDE63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.8 (7.77)</w:t>
            </w:r>
          </w:p>
        </w:tc>
        <w:tc>
          <w:tcPr>
            <w:tcW w:w="1579" w:type="dxa"/>
          </w:tcPr>
          <w:p w14:paraId="1EFF60E6" w14:textId="2EB6EB8A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1498" w:type="dxa"/>
          </w:tcPr>
          <w:p w14:paraId="09AF9FEF" w14:textId="0CE435E1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24 centers across </w:t>
            </w:r>
            <w:r w:rsidR="001629F7">
              <w:rPr>
                <w:rFonts w:ascii="Times New Roman" w:hAnsi="Times New Roman" w:cs="Times New Roman"/>
                <w:sz w:val="18"/>
                <w:szCs w:val="18"/>
              </w:rPr>
              <w:t>United Kingdom</w:t>
            </w:r>
          </w:p>
        </w:tc>
        <w:tc>
          <w:tcPr>
            <w:tcW w:w="1321" w:type="dxa"/>
          </w:tcPr>
          <w:p w14:paraId="3197474D" w14:textId="682B3829" w:rsidR="00213CC1" w:rsidRPr="005736B4" w:rsidRDefault="001629F7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United Kingdom</w:t>
            </w:r>
          </w:p>
        </w:tc>
        <w:tc>
          <w:tcPr>
            <w:tcW w:w="1372" w:type="dxa"/>
          </w:tcPr>
          <w:p w14:paraId="139726A6" w14:textId="5E001B8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specified</w:t>
            </w:r>
          </w:p>
        </w:tc>
      </w:tr>
      <w:tr w:rsidR="007107A0" w:rsidRPr="005736B4" w14:paraId="37B9F2F2" w14:textId="77777777" w:rsidTr="007107A0">
        <w:tc>
          <w:tcPr>
            <w:tcW w:w="974" w:type="dxa"/>
          </w:tcPr>
          <w:p w14:paraId="42A57F90" w14:textId="79969FBD" w:rsidR="00213CC1" w:rsidRPr="005736B4" w:rsidRDefault="00213CC1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RAPID3</w:t>
            </w:r>
          </w:p>
        </w:tc>
        <w:tc>
          <w:tcPr>
            <w:tcW w:w="1005" w:type="dxa"/>
          </w:tcPr>
          <w:p w14:paraId="621B834A" w14:textId="50E43AEC" w:rsidR="00213CC1" w:rsidRPr="005736B4" w:rsidRDefault="00213CC1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Vakil-Gilani et. 2018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Vakil-Gilani&lt;/Author&gt;&lt;Year&gt;2018&lt;/Year&gt;&lt;RecNum&gt;204&lt;/RecNum&gt;&lt;DisplayText&gt;[9]&lt;/DisplayText&gt;&lt;record&gt;&lt;rec-number&gt;204&lt;/rec-number&gt;&lt;foreign-keys&gt;&lt;key app="EN" db-id="epx5w5fewt9er4ea02svrra49rd9aawf9pfz" timestamp="1517881413"&gt;204&lt;/key&gt;&lt;/foreign-keys&gt;&lt;ref-type name="Journal Article"&gt;17&lt;/ref-type&gt;&lt;contributors&gt;&lt;authors&gt;&lt;author&gt;Vakil-Gilani, Kiana Maryam&lt;/author&gt;&lt;author&gt;Dinno, Alexis&lt;/author&gt;&lt;author&gt;Rich-Garg, Neha&lt;/author&gt;&lt;author&gt;Deodhar, Atul&lt;/author&gt;&lt;/authors&gt;&lt;/contributors&gt;&lt;titles&gt;&lt;title&gt;Routine Assessment of Patient Index Data 3 Score and Psoriasis Quality of Life Assess Complementary Yet Different Aspects of Patient-Reported Outcomes in Psoriasis and Psoriatic Arthritis&lt;/title&gt;&lt;secondary-title&gt;Journal of clinical rheumatology: practical reports on rheumatic &amp;amp; musculoskeletal diseases&lt;/secondary-title&gt;&lt;/titles&gt;&lt;periodical&gt;&lt;full-title&gt;Journal of clinical rheumatology: practical reports on rheumatic &amp;amp; musculoskeletal diseases&lt;/full-title&gt;&lt;/periodical&gt;&lt;dates&gt;&lt;year&gt;2018&lt;/year&gt;&lt;/dates&gt;&lt;isbn&gt;1076-1608&lt;/isbn&gt;&lt;urls&gt;&lt;/urls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E3920"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9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54888EC4" w14:textId="64F4889F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65</w:t>
            </w:r>
          </w:p>
        </w:tc>
        <w:tc>
          <w:tcPr>
            <w:tcW w:w="1179" w:type="dxa"/>
          </w:tcPr>
          <w:p w14:paraId="15D9C9BA" w14:textId="142A2E68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5.9 (12.8)</w:t>
            </w:r>
          </w:p>
        </w:tc>
        <w:tc>
          <w:tcPr>
            <w:tcW w:w="883" w:type="dxa"/>
          </w:tcPr>
          <w:p w14:paraId="5F1C93D9" w14:textId="3142FBD0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0.3</w:t>
            </w:r>
          </w:p>
        </w:tc>
        <w:tc>
          <w:tcPr>
            <w:tcW w:w="996" w:type="dxa"/>
          </w:tcPr>
          <w:p w14:paraId="6660DD45" w14:textId="71C31E98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2D15A06C" w14:textId="0AECADF1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1579" w:type="dxa"/>
          </w:tcPr>
          <w:p w14:paraId="7F5EDC42" w14:textId="43C0EB6C" w:rsidR="00213CC1" w:rsidRPr="005736B4" w:rsidRDefault="00213CC1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1498" w:type="dxa"/>
          </w:tcPr>
          <w:p w14:paraId="6579AAB9" w14:textId="463521CF" w:rsidR="00213CC1" w:rsidRPr="005736B4" w:rsidRDefault="00213CC1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enter</w:t>
            </w:r>
          </w:p>
          <w:p w14:paraId="07975EA4" w14:textId="18640EFC" w:rsidR="00213CC1" w:rsidRPr="005736B4" w:rsidRDefault="001629F7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of Excellence in psoriasis and psoriatic arthritis</w:t>
            </w:r>
            <w:r w:rsidR="00213CC1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clinic at Oregon Health &amp; Science</w:t>
            </w:r>
          </w:p>
          <w:p w14:paraId="7C2A27D4" w14:textId="55166E7A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University</w:t>
            </w:r>
          </w:p>
        </w:tc>
        <w:tc>
          <w:tcPr>
            <w:tcW w:w="1321" w:type="dxa"/>
          </w:tcPr>
          <w:p w14:paraId="7846E55A" w14:textId="2E9EEF35" w:rsidR="00213CC1" w:rsidRPr="005736B4" w:rsidRDefault="00213CC1" w:rsidP="00495BC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U</w:t>
            </w:r>
            <w:r w:rsidR="00495BCA">
              <w:rPr>
                <w:rFonts w:ascii="Times New Roman" w:hAnsi="Times New Roman" w:cs="Times New Roman"/>
                <w:sz w:val="18"/>
                <w:szCs w:val="18"/>
              </w:rPr>
              <w:t>nited States</w:t>
            </w:r>
          </w:p>
        </w:tc>
        <w:tc>
          <w:tcPr>
            <w:tcW w:w="1372" w:type="dxa"/>
          </w:tcPr>
          <w:p w14:paraId="52D998EB" w14:textId="452D018E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specified</w:t>
            </w:r>
          </w:p>
        </w:tc>
      </w:tr>
      <w:tr w:rsidR="007107A0" w:rsidRPr="005736B4" w14:paraId="34D4EAB2" w14:textId="77777777" w:rsidTr="007107A0">
        <w:tc>
          <w:tcPr>
            <w:tcW w:w="974" w:type="dxa"/>
          </w:tcPr>
          <w:p w14:paraId="73AA0235" w14:textId="4DBBC763" w:rsidR="00213CC1" w:rsidRPr="005736B4" w:rsidRDefault="00213CC1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PsAID-9</w:t>
            </w:r>
          </w:p>
        </w:tc>
        <w:tc>
          <w:tcPr>
            <w:tcW w:w="1005" w:type="dxa"/>
          </w:tcPr>
          <w:p w14:paraId="37DCFBDB" w14:textId="198C5685" w:rsidR="00213CC1" w:rsidRPr="005736B4" w:rsidRDefault="00213CC1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Gossec et al. 2014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3NzZWM8L0F1dGhvcj48WWVhcj4yMDE0PC9ZZWFyPjxS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</w:fldData>
              </w:fldChar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3NzZWM8L0F1dGhvcj48WWVhcj4yMDE0PC9ZZWFyPjxS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</w:fldData>
              </w:fldChar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="003E3920"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3E3920"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0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5C239DD1" w14:textId="777777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3" w:type="dxa"/>
          </w:tcPr>
          <w:p w14:paraId="33B6C0B3" w14:textId="16D23D80" w:rsidR="00213CC1" w:rsidRPr="005736B4" w:rsidRDefault="00213CC1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74 (validation study)</w:t>
            </w:r>
          </w:p>
          <w:p w14:paraId="5D6A50C9" w14:textId="050B591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2 (focus group), 140 (priority exercise)</w:t>
            </w:r>
          </w:p>
        </w:tc>
        <w:tc>
          <w:tcPr>
            <w:tcW w:w="1179" w:type="dxa"/>
          </w:tcPr>
          <w:p w14:paraId="52AA2482" w14:textId="1F657477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0.4 (12.6)</w:t>
            </w:r>
          </w:p>
        </w:tc>
        <w:tc>
          <w:tcPr>
            <w:tcW w:w="883" w:type="dxa"/>
          </w:tcPr>
          <w:p w14:paraId="644761DF" w14:textId="1231BA0C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0.2</w:t>
            </w:r>
          </w:p>
        </w:tc>
        <w:tc>
          <w:tcPr>
            <w:tcW w:w="996" w:type="dxa"/>
          </w:tcPr>
          <w:p w14:paraId="21828F44" w14:textId="18BB1669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 receiving TNF-alpha blockers</w:t>
            </w:r>
          </w:p>
        </w:tc>
        <w:tc>
          <w:tcPr>
            <w:tcW w:w="1060" w:type="dxa"/>
          </w:tcPr>
          <w:p w14:paraId="28BEE2B8" w14:textId="00E1BC8A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9.6 (9.4)</w:t>
            </w:r>
          </w:p>
        </w:tc>
        <w:tc>
          <w:tcPr>
            <w:tcW w:w="1579" w:type="dxa"/>
          </w:tcPr>
          <w:p w14:paraId="5DFACDE8" w14:textId="77777777" w:rsidR="00213CC1" w:rsidRPr="005736B4" w:rsidRDefault="00213CC1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 5.4 (8)</w:t>
            </w:r>
          </w:p>
          <w:p w14:paraId="35D528A5" w14:textId="77777777" w:rsidR="00213CC1" w:rsidRPr="005736B4" w:rsidRDefault="00213CC1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JC: 2.4 (4.1)</w:t>
            </w:r>
          </w:p>
          <w:p w14:paraId="080BF07A" w14:textId="085D849F" w:rsidR="00213CC1" w:rsidRPr="005736B4" w:rsidRDefault="00213CC1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S28-ESR 2.8 (1.4)</w:t>
            </w:r>
          </w:p>
        </w:tc>
        <w:tc>
          <w:tcPr>
            <w:tcW w:w="1498" w:type="dxa"/>
          </w:tcPr>
          <w:p w14:paraId="2051C73B" w14:textId="7534DCEA" w:rsidR="00213CC1" w:rsidRPr="005736B4" w:rsidRDefault="00213CC1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Rheumatology outpatient clinics in secondary</w:t>
            </w:r>
          </w:p>
          <w:p w14:paraId="00362928" w14:textId="3BEF03FD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or tertiary care centers</w:t>
            </w:r>
          </w:p>
        </w:tc>
        <w:tc>
          <w:tcPr>
            <w:tcW w:w="1321" w:type="dxa"/>
          </w:tcPr>
          <w:p w14:paraId="5F4E49EA" w14:textId="77777777" w:rsidR="00213CC1" w:rsidRPr="005736B4" w:rsidRDefault="00213CC1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Austria, Belgium, Estonia, Germany,</w:t>
            </w:r>
          </w:p>
          <w:p w14:paraId="38D59EBA" w14:textId="5976916A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France, Hungary, Ireland, Italy, Norway, Romania, Spain, Turkey, the UK</w:t>
            </w:r>
          </w:p>
        </w:tc>
        <w:tc>
          <w:tcPr>
            <w:tcW w:w="1372" w:type="dxa"/>
          </w:tcPr>
          <w:p w14:paraId="34B56F91" w14:textId="77777777" w:rsidR="00213CC1" w:rsidRPr="005736B4" w:rsidRDefault="00213CC1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nglish,  Estonian,</w:t>
            </w:r>
          </w:p>
          <w:p w14:paraId="2F85E245" w14:textId="77777777" w:rsidR="00213CC1" w:rsidRPr="005736B4" w:rsidRDefault="00213CC1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Flemish, French, German, Hungarian, Italian, Norwegian,</w:t>
            </w:r>
          </w:p>
          <w:p w14:paraId="76370C14" w14:textId="3E464DAE" w:rsidR="00213CC1" w:rsidRPr="005736B4" w:rsidRDefault="00213CC1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Romanian, Russian, Spanish, Turkish</w:t>
            </w:r>
          </w:p>
        </w:tc>
      </w:tr>
      <w:tr w:rsidR="006A791C" w:rsidRPr="005736B4" w14:paraId="632F3287" w14:textId="77777777" w:rsidTr="007107A0">
        <w:tc>
          <w:tcPr>
            <w:tcW w:w="974" w:type="dxa"/>
          </w:tcPr>
          <w:p w14:paraId="231291C7" w14:textId="77777777" w:rsidR="006A791C" w:rsidRPr="005736B4" w:rsidRDefault="006A791C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05" w:type="dxa"/>
          </w:tcPr>
          <w:p w14:paraId="1A6F49D9" w14:textId="477F3840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Holland et al. 2017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lland&lt;/Author&gt;&lt;Year&gt;2017&lt;/Year&gt;&lt;RecNum&gt;93&lt;/RecNum&gt;&lt;DisplayText&gt;[11]&lt;/DisplayText&gt;&lt;record&gt;&lt;rec-number&gt;93&lt;/rec-number&gt;&lt;foreign-keys&gt;&lt;key app="EN" db-id="epx5w5fewt9er4ea02svrra49rd9aawf9pfz" timestamp="1517103895"&gt;93&lt;/key&gt;&lt;/foreign-keys&gt;&lt;ref-type name="Journal Article"&gt;17&lt;/ref-type&gt;&lt;contributors&gt;&lt;authors&gt;&lt;author&gt;Holland, R.&lt;/author&gt;&lt;author&gt;Tillett, W.&lt;/author&gt;&lt;author&gt;Korendowych, E.&lt;/author&gt;&lt;author&gt;Cavill, C.&lt;/author&gt;&lt;author&gt;Waldron, N.&lt;/author&gt;&lt;author&gt;Brooke, M.&lt;/author&gt;&lt;author&gt;McHugh, N. J.&lt;/author&gt;&lt;/authors&gt;&lt;/contributors&gt;&lt;auth-address&gt;Royal National Hospital for Rheumatic Diseases, Royal United Hospitals, Bath, UK.&amp;#xD;RPAH Medical Centre, Newtown, Sydney, NSW, Australia.&amp;#xD;Department of Pharmacy and Pharmacology, University of Bath, Bath, UK.&lt;/auth-address&gt;&lt;titles&gt;&lt;title&gt;Validation of the Psoriatic Arthritis Impact of Disease (PsAID) Questionnaire and its potential as a single-item outcome measure in clinical practice&lt;/title&gt;&lt;secondary-title&gt;Ann Rheum Dis&lt;/secondary-title&gt;&lt;alt-title&gt;Annals of the rheumatic diseases&lt;/alt-title&gt;&lt;/titles&gt;&lt;periodical&gt;&lt;full-title&gt;Ann Rheum Dis&lt;/full-title&gt;&lt;abbr-1&gt;Annals of the rheumatic diseases&lt;/abbr-1&gt;&lt;/periodical&gt;&lt;alt-periodical&gt;&lt;full-title&gt;Ann Rheum Dis&lt;/full-title&gt;&lt;abbr-1&gt;Annals of the rheumatic diseases&lt;/abbr-1&gt;&lt;/alt-periodical&gt;&lt;edition&gt;2017/11/18&lt;/edition&gt;&lt;keywords&gt;&lt;keyword&gt;disease activity&lt;/keyword&gt;&lt;keyword&gt;dmards (biologic)&lt;/keyword&gt;&lt;keyword&gt;outcomes research&lt;/keyword&gt;&lt;keyword&gt;patient perspective&lt;/keyword&gt;&lt;keyword&gt;psoriatic arthritis&lt;/keyword&gt;&lt;/keywords&gt;&lt;dates&gt;&lt;year&gt;2017&lt;/year&gt;&lt;pub-dates&gt;&lt;date&gt;Nov 16&lt;/date&gt;&lt;/pub-dates&gt;&lt;/dates&gt;&lt;isbn&gt;0003-4967&lt;/isbn&gt;&lt;accession-num&gt;29146740&lt;/accession-num&gt;&lt;urls&gt;&lt;/urls&gt;&lt;electronic-resource-num&gt;10.1136/annrheumdis-2017-211996&lt;/electronic-resource-num&gt;&lt;remote-database-provider&gt;NLM&lt;/remote-database-provider&gt;&lt;language&gt;eng&lt;/language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1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3A70D968" w14:textId="769DCE2E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29</w:t>
            </w:r>
          </w:p>
        </w:tc>
        <w:tc>
          <w:tcPr>
            <w:tcW w:w="1179" w:type="dxa"/>
          </w:tcPr>
          <w:p w14:paraId="165140E0" w14:textId="1EFBC03C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2.1 (13.3)</w:t>
            </w:r>
          </w:p>
        </w:tc>
        <w:tc>
          <w:tcPr>
            <w:tcW w:w="883" w:type="dxa"/>
          </w:tcPr>
          <w:p w14:paraId="46329FE6" w14:textId="3B0A8BA6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7.4</w:t>
            </w:r>
          </w:p>
        </w:tc>
        <w:tc>
          <w:tcPr>
            <w:tcW w:w="996" w:type="dxa"/>
          </w:tcPr>
          <w:p w14:paraId="1F2D222F" w14:textId="1E9C2E95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21852092" w14:textId="68B3C459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0.2 (7.8)</w:t>
            </w:r>
          </w:p>
        </w:tc>
        <w:tc>
          <w:tcPr>
            <w:tcW w:w="1579" w:type="dxa"/>
          </w:tcPr>
          <w:p w14:paraId="53806957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 6 (0-54)</w:t>
            </w:r>
          </w:p>
          <w:p w14:paraId="005614BD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JC: 1 (0-15)</w:t>
            </w:r>
          </w:p>
          <w:p w14:paraId="016639E1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ASI 0.2 (0-7.9)</w:t>
            </w:r>
          </w:p>
          <w:p w14:paraId="49C72E74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CPDAI 3 (0-10)</w:t>
            </w:r>
          </w:p>
          <w:p w14:paraId="794DE573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LEI 0 (0-6)</w:t>
            </w:r>
          </w:p>
          <w:p w14:paraId="3C6872F9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ctylitis 0 (0-7)</w:t>
            </w:r>
          </w:p>
          <w:p w14:paraId="0E0FA096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rosive Disease 38.8%</w:t>
            </w:r>
          </w:p>
          <w:p w14:paraId="0B3F3D0F" w14:textId="77777777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8" w:type="dxa"/>
          </w:tcPr>
          <w:p w14:paraId="14162EE3" w14:textId="08906413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Royal National Hospital for Rheumatic Diseases, Bath, UK</w:t>
            </w:r>
          </w:p>
        </w:tc>
        <w:tc>
          <w:tcPr>
            <w:tcW w:w="1321" w:type="dxa"/>
          </w:tcPr>
          <w:p w14:paraId="3211640D" w14:textId="265BEE9E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he UK</w:t>
            </w:r>
          </w:p>
        </w:tc>
        <w:tc>
          <w:tcPr>
            <w:tcW w:w="1372" w:type="dxa"/>
          </w:tcPr>
          <w:p w14:paraId="6038194B" w14:textId="2FDDE257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specified</w:t>
            </w:r>
          </w:p>
        </w:tc>
      </w:tr>
      <w:tr w:rsidR="006A791C" w:rsidRPr="005736B4" w14:paraId="6B230090" w14:textId="77777777" w:rsidTr="007107A0">
        <w:tc>
          <w:tcPr>
            <w:tcW w:w="974" w:type="dxa"/>
          </w:tcPr>
          <w:p w14:paraId="1844A864" w14:textId="299FF019" w:rsidR="006A791C" w:rsidRPr="005736B4" w:rsidRDefault="006A791C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PsAID-12</w:t>
            </w:r>
          </w:p>
        </w:tc>
        <w:tc>
          <w:tcPr>
            <w:tcW w:w="1005" w:type="dxa"/>
          </w:tcPr>
          <w:p w14:paraId="16AAE229" w14:textId="3FAD9DD8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Gossec et al. 2014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3NzZWM8L0F1dGhvcj48WWVhcj4yMDE0PC9ZZWFyPjxS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3NzZWM8L0F1dGhvcj48WWVhcj4yMDE0PC9ZZWFyPjxS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0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1CFCC285" w14:textId="77777777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083" w:type="dxa"/>
          </w:tcPr>
          <w:p w14:paraId="34B2F9DE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74 (validation study)</w:t>
            </w:r>
          </w:p>
          <w:p w14:paraId="27BF3904" w14:textId="51288241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2 (focus group), 140 (priority exercise)</w:t>
            </w:r>
          </w:p>
        </w:tc>
        <w:tc>
          <w:tcPr>
            <w:tcW w:w="1179" w:type="dxa"/>
          </w:tcPr>
          <w:p w14:paraId="6DFB19FA" w14:textId="1A19D1D4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0.4 (12.6)</w:t>
            </w:r>
          </w:p>
        </w:tc>
        <w:tc>
          <w:tcPr>
            <w:tcW w:w="883" w:type="dxa"/>
          </w:tcPr>
          <w:p w14:paraId="55208F9E" w14:textId="6B93802A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0.2</w:t>
            </w:r>
          </w:p>
        </w:tc>
        <w:tc>
          <w:tcPr>
            <w:tcW w:w="996" w:type="dxa"/>
          </w:tcPr>
          <w:p w14:paraId="5D328DB8" w14:textId="14A8B669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 receiving TNF-alpha blockers</w:t>
            </w:r>
          </w:p>
        </w:tc>
        <w:tc>
          <w:tcPr>
            <w:tcW w:w="1060" w:type="dxa"/>
          </w:tcPr>
          <w:p w14:paraId="7773A634" w14:textId="276A8408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9.6 (9.4)</w:t>
            </w:r>
          </w:p>
        </w:tc>
        <w:tc>
          <w:tcPr>
            <w:tcW w:w="1579" w:type="dxa"/>
          </w:tcPr>
          <w:p w14:paraId="3C57EEFD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 5.4 (8)</w:t>
            </w:r>
          </w:p>
          <w:p w14:paraId="14782FB6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JC: 2.4 (4.1)</w:t>
            </w:r>
          </w:p>
          <w:p w14:paraId="2ABC1B58" w14:textId="61CB1DC0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S28-ESR 2.8 (1.4)</w:t>
            </w:r>
          </w:p>
        </w:tc>
        <w:tc>
          <w:tcPr>
            <w:tcW w:w="1498" w:type="dxa"/>
          </w:tcPr>
          <w:p w14:paraId="48413746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Rheumatology outpatient clinics in secondary</w:t>
            </w:r>
          </w:p>
          <w:p w14:paraId="0D71BB97" w14:textId="08F2612F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or tertiary care centers</w:t>
            </w:r>
          </w:p>
        </w:tc>
        <w:tc>
          <w:tcPr>
            <w:tcW w:w="1321" w:type="dxa"/>
          </w:tcPr>
          <w:p w14:paraId="5586F900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Austria, Belgium, Estonia, Germany,</w:t>
            </w:r>
          </w:p>
          <w:p w14:paraId="5F36414E" w14:textId="49059B83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France, Hungary, Ireland, Italy, Norway, Romania,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Spain, Turkey, the </w:t>
            </w:r>
            <w:r w:rsidR="00495BCA">
              <w:rPr>
                <w:rFonts w:ascii="Times New Roman" w:hAnsi="Times New Roman" w:cs="Times New Roman"/>
                <w:sz w:val="18"/>
                <w:szCs w:val="18"/>
              </w:rPr>
              <w:t>United Kingdom</w:t>
            </w:r>
          </w:p>
        </w:tc>
        <w:tc>
          <w:tcPr>
            <w:tcW w:w="1372" w:type="dxa"/>
          </w:tcPr>
          <w:p w14:paraId="6E60174C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English,  Estonian,</w:t>
            </w:r>
          </w:p>
          <w:p w14:paraId="776AA675" w14:textId="77777777" w:rsidR="006A791C" w:rsidRPr="005736B4" w:rsidRDefault="006A791C" w:rsidP="006A791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Flemish, French, German, Hungarian, Italian, Norwegian,</w:t>
            </w:r>
          </w:p>
          <w:p w14:paraId="3F74490B" w14:textId="5180CD6A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Romanian, Russian, Spanish, Turkish</w:t>
            </w:r>
          </w:p>
        </w:tc>
      </w:tr>
      <w:tr w:rsidR="006A791C" w:rsidRPr="005736B4" w14:paraId="3419D35D" w14:textId="77777777" w:rsidTr="007107A0">
        <w:tc>
          <w:tcPr>
            <w:tcW w:w="974" w:type="dxa"/>
          </w:tcPr>
          <w:p w14:paraId="673C7758" w14:textId="120A8819" w:rsidR="006A791C" w:rsidRPr="005736B4" w:rsidRDefault="006A791C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05" w:type="dxa"/>
          </w:tcPr>
          <w:p w14:paraId="15BB4C27" w14:textId="079265C0" w:rsidR="006A791C" w:rsidRPr="005736B4" w:rsidRDefault="006A791C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Holland et al. 2017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lland&lt;/Author&gt;&lt;Year&gt;2017&lt;/Year&gt;&lt;RecNum&gt;93&lt;/RecNum&gt;&lt;DisplayText&gt;[11]&lt;/DisplayText&gt;&lt;record&gt;&lt;rec-number&gt;93&lt;/rec-number&gt;&lt;foreign-keys&gt;&lt;key app="EN" db-id="epx5w5fewt9er4ea02svrra49rd9aawf9pfz" timestamp="1517103895"&gt;93&lt;/key&gt;&lt;/foreign-keys&gt;&lt;ref-type name="Journal Article"&gt;17&lt;/ref-type&gt;&lt;contributors&gt;&lt;authors&gt;&lt;author&gt;Holland, R.&lt;/author&gt;&lt;author&gt;Tillett, W.&lt;/author&gt;&lt;author&gt;Korendowych, E.&lt;/author&gt;&lt;author&gt;Cavill, C.&lt;/author&gt;&lt;author&gt;Waldron, N.&lt;/author&gt;&lt;author&gt;Brooke, M.&lt;/author&gt;&lt;author&gt;McHugh, N. J.&lt;/author&gt;&lt;/authors&gt;&lt;/contributors&gt;&lt;auth-address&gt;Royal National Hospital for Rheumatic Diseases, Royal United Hospitals, Bath, UK.&amp;#xD;RPAH Medical Centre, Newtown, Sydney, NSW, Australia.&amp;#xD;Department of Pharmacy and Pharmacology, University of Bath, Bath, UK.&lt;/auth-address&gt;&lt;titles&gt;&lt;title&gt;Validation of the Psoriatic Arthritis Impact of Disease (PsAID) Questionnaire and its potential as a single-item outcome measure in clinical practice&lt;/title&gt;&lt;secondary-title&gt;Ann Rheum Dis&lt;/secondary-title&gt;&lt;alt-title&gt;Annals of the rheumatic diseases&lt;/alt-title&gt;&lt;/titles&gt;&lt;periodical&gt;&lt;full-title&gt;Ann Rheum Dis&lt;/full-title&gt;&lt;abbr-1&gt;Annals of the rheumatic diseases&lt;/abbr-1&gt;&lt;/periodical&gt;&lt;alt-periodical&gt;&lt;full-title&gt;Ann Rheum Dis&lt;/full-title&gt;&lt;abbr-1&gt;Annals of the rheumatic diseases&lt;/abbr-1&gt;&lt;/alt-periodical&gt;&lt;edition&gt;2017/11/18&lt;/edition&gt;&lt;keywords&gt;&lt;keyword&gt;disease activity&lt;/keyword&gt;&lt;keyword&gt;dmards (biologic)&lt;/keyword&gt;&lt;keyword&gt;outcomes research&lt;/keyword&gt;&lt;keyword&gt;patient perspective&lt;/keyword&gt;&lt;keyword&gt;psoriatic arthritis&lt;/keyword&gt;&lt;/keywords&gt;&lt;dates&gt;&lt;year&gt;2017&lt;/year&gt;&lt;pub-dates&gt;&lt;date&gt;Nov 16&lt;/date&gt;&lt;/pub-dates&gt;&lt;/dates&gt;&lt;isbn&gt;0003-4967&lt;/isbn&gt;&lt;accession-num&gt;29146740&lt;/accession-num&gt;&lt;urls&gt;&lt;/urls&gt;&lt;electronic-resource-num&gt;10.1136/annrheumdis-2017-211996&lt;/electronic-resource-num&gt;&lt;remote-database-provider&gt;NLM&lt;/remote-database-provider&gt;&lt;language&gt;eng&lt;/language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1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4D653E32" w14:textId="2ED7395C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29</w:t>
            </w:r>
          </w:p>
        </w:tc>
        <w:tc>
          <w:tcPr>
            <w:tcW w:w="1179" w:type="dxa"/>
          </w:tcPr>
          <w:p w14:paraId="400FEFB0" w14:textId="11C03D37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2.1 (13.3)</w:t>
            </w:r>
          </w:p>
        </w:tc>
        <w:tc>
          <w:tcPr>
            <w:tcW w:w="883" w:type="dxa"/>
          </w:tcPr>
          <w:p w14:paraId="3E6AFF84" w14:textId="73BEBD83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7.4</w:t>
            </w:r>
          </w:p>
        </w:tc>
        <w:tc>
          <w:tcPr>
            <w:tcW w:w="996" w:type="dxa"/>
          </w:tcPr>
          <w:p w14:paraId="29D936DB" w14:textId="6EB4FDF3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0D1A497A" w14:textId="307F33B6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0.2 (7.8)</w:t>
            </w:r>
          </w:p>
        </w:tc>
        <w:tc>
          <w:tcPr>
            <w:tcW w:w="1579" w:type="dxa"/>
          </w:tcPr>
          <w:p w14:paraId="729757F4" w14:textId="0E0FE3B0" w:rsidR="006A791C" w:rsidRPr="005736B4" w:rsidRDefault="006A791C" w:rsidP="00535D3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 6 (0-54)</w:t>
            </w:r>
          </w:p>
          <w:p w14:paraId="331611C5" w14:textId="056E6FF2" w:rsidR="006A791C" w:rsidRPr="005736B4" w:rsidRDefault="006A791C" w:rsidP="00535D3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JC: 1 (0-15)</w:t>
            </w:r>
          </w:p>
          <w:p w14:paraId="70B47C38" w14:textId="2B292110" w:rsidR="006A791C" w:rsidRPr="005736B4" w:rsidRDefault="006A791C" w:rsidP="00535D3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ASI 0.2 (0-7.9)</w:t>
            </w:r>
          </w:p>
          <w:p w14:paraId="63E62E90" w14:textId="10953CA8" w:rsidR="006A791C" w:rsidRPr="005736B4" w:rsidRDefault="006A791C" w:rsidP="00535D3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CPDAI 3 (0-10)</w:t>
            </w:r>
          </w:p>
          <w:p w14:paraId="3A817C5B" w14:textId="6C3F0A50" w:rsidR="006A791C" w:rsidRPr="005736B4" w:rsidRDefault="006A791C" w:rsidP="007E19B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LEI 0 (0-6)</w:t>
            </w:r>
          </w:p>
          <w:p w14:paraId="0C0446C3" w14:textId="31E50B34" w:rsidR="006A791C" w:rsidRPr="005736B4" w:rsidRDefault="006A791C" w:rsidP="002A0DC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ctylitis 0 (0-7)</w:t>
            </w:r>
          </w:p>
          <w:p w14:paraId="3AEB9FE9" w14:textId="7C627533" w:rsidR="006A791C" w:rsidRPr="005736B4" w:rsidRDefault="006A791C" w:rsidP="002A0DCB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rosive Disease 38.8%</w:t>
            </w:r>
          </w:p>
          <w:p w14:paraId="3FB9C8BB" w14:textId="40027CFB" w:rsidR="006A791C" w:rsidRPr="005736B4" w:rsidRDefault="006A791C" w:rsidP="007E19BA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8" w:type="dxa"/>
          </w:tcPr>
          <w:p w14:paraId="3708E5DA" w14:textId="0961EDA5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Royal National Hospital </w:t>
            </w:r>
            <w:r w:rsidR="00495BCA">
              <w:rPr>
                <w:rFonts w:ascii="Times New Roman" w:hAnsi="Times New Roman" w:cs="Times New Roman"/>
                <w:sz w:val="18"/>
                <w:szCs w:val="18"/>
              </w:rPr>
              <w:t>for Rheumatic Diseases, Bath, United Kingdom</w:t>
            </w:r>
          </w:p>
        </w:tc>
        <w:tc>
          <w:tcPr>
            <w:tcW w:w="1321" w:type="dxa"/>
          </w:tcPr>
          <w:p w14:paraId="6B66AACB" w14:textId="5F723702" w:rsidR="006A791C" w:rsidRPr="005736B4" w:rsidRDefault="00495BCA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United Kingdom</w:t>
            </w:r>
          </w:p>
        </w:tc>
        <w:tc>
          <w:tcPr>
            <w:tcW w:w="1372" w:type="dxa"/>
          </w:tcPr>
          <w:p w14:paraId="5CB31C57" w14:textId="0B87B291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specified</w:t>
            </w:r>
          </w:p>
        </w:tc>
      </w:tr>
      <w:tr w:rsidR="006A791C" w:rsidRPr="005736B4" w14:paraId="061214CA" w14:textId="77777777" w:rsidTr="007107A0">
        <w:tc>
          <w:tcPr>
            <w:tcW w:w="974" w:type="dxa"/>
          </w:tcPr>
          <w:p w14:paraId="5DCE59B2" w14:textId="148C7A5D" w:rsidR="006A791C" w:rsidRPr="005736B4" w:rsidRDefault="006A791C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05" w:type="dxa"/>
          </w:tcPr>
          <w:p w14:paraId="5053E35F" w14:textId="041DDA38" w:rsidR="006A791C" w:rsidRPr="005736B4" w:rsidRDefault="006A791C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alaffi et al. 2016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xhZmZpPC9BdXRob3I+PFllYXI+MjAxNjwvWWVhcj48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xhZmZpPC9BdXRob3I+PFllYXI+MjAxNjwvWWVhcj48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2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3D4687F5" w14:textId="4DE2D65D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59</w:t>
            </w:r>
          </w:p>
        </w:tc>
        <w:tc>
          <w:tcPr>
            <w:tcW w:w="1179" w:type="dxa"/>
          </w:tcPr>
          <w:p w14:paraId="55DA90AD" w14:textId="1246975D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6.49 (11.65)</w:t>
            </w:r>
          </w:p>
        </w:tc>
        <w:tc>
          <w:tcPr>
            <w:tcW w:w="883" w:type="dxa"/>
          </w:tcPr>
          <w:p w14:paraId="3CED3269" w14:textId="39297BA4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61</w:t>
            </w:r>
          </w:p>
        </w:tc>
        <w:tc>
          <w:tcPr>
            <w:tcW w:w="996" w:type="dxa"/>
          </w:tcPr>
          <w:p w14:paraId="72B3BFC2" w14:textId="0779068B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74D0589B" w14:textId="48FCAC4E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8.40 (5.21)</w:t>
            </w:r>
          </w:p>
        </w:tc>
        <w:tc>
          <w:tcPr>
            <w:tcW w:w="1579" w:type="dxa"/>
          </w:tcPr>
          <w:p w14:paraId="55DFEB5A" w14:textId="77777777" w:rsidR="006A791C" w:rsidRPr="005736B4" w:rsidRDefault="006A791C" w:rsidP="007E19B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JC: 5.99 (5.96)</w:t>
            </w:r>
          </w:p>
          <w:p w14:paraId="0A54C439" w14:textId="77777777" w:rsidR="006A791C" w:rsidRPr="005736B4" w:rsidRDefault="006A791C" w:rsidP="007E19B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JC: 3.78 (4.05)</w:t>
            </w:r>
          </w:p>
          <w:p w14:paraId="2BC84464" w14:textId="77777777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ASDAS 4.44 (1.77)</w:t>
            </w:r>
          </w:p>
          <w:p w14:paraId="09A3BADE" w14:textId="77777777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PSA 21.76 (14.44)</w:t>
            </w:r>
          </w:p>
          <w:p w14:paraId="04B86EF5" w14:textId="6FF26F91" w:rsidR="006A791C" w:rsidRPr="005736B4" w:rsidRDefault="006A791C" w:rsidP="005F345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SR 25.15 (17.99)</w:t>
            </w:r>
          </w:p>
          <w:p w14:paraId="0C4D18AD" w14:textId="17FA55C7" w:rsidR="006A791C" w:rsidRPr="005736B4" w:rsidRDefault="006A791C" w:rsidP="005F345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RP 3.56 (3.37)</w:t>
            </w:r>
          </w:p>
          <w:p w14:paraId="42866066" w14:textId="2B0A29ED" w:rsidR="006A791C" w:rsidRPr="005736B4" w:rsidRDefault="006A791C" w:rsidP="00FA20E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ctylitis 2.01 (2.28)</w:t>
            </w:r>
          </w:p>
          <w:p w14:paraId="218E127A" w14:textId="6267906F" w:rsidR="006A791C" w:rsidRPr="005736B4" w:rsidRDefault="006A791C" w:rsidP="00FA20E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LEI 1.39 (3.36)</w:t>
            </w:r>
          </w:p>
          <w:p w14:paraId="79B97CA5" w14:textId="3A1CE26B" w:rsidR="006A791C" w:rsidRPr="005736B4" w:rsidRDefault="006A791C" w:rsidP="005F345A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hGA 3.98 (2.7)</w:t>
            </w:r>
          </w:p>
          <w:p w14:paraId="733C0D41" w14:textId="527453EE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ASI 5.36 (5.08)</w:t>
            </w:r>
          </w:p>
        </w:tc>
        <w:tc>
          <w:tcPr>
            <w:tcW w:w="1498" w:type="dxa"/>
          </w:tcPr>
          <w:p w14:paraId="047ECADD" w14:textId="55568513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Outpatient and inpatient clinics of the Rheumatology Department of the Polytechnic University of Marche, Ancona, Italy</w:t>
            </w:r>
          </w:p>
        </w:tc>
        <w:tc>
          <w:tcPr>
            <w:tcW w:w="1321" w:type="dxa"/>
          </w:tcPr>
          <w:p w14:paraId="0F39332A" w14:textId="46E3E67B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Italy</w:t>
            </w:r>
          </w:p>
        </w:tc>
        <w:tc>
          <w:tcPr>
            <w:tcW w:w="1372" w:type="dxa"/>
          </w:tcPr>
          <w:p w14:paraId="206C928C" w14:textId="300DE74F" w:rsidR="006A791C" w:rsidRPr="005736B4" w:rsidRDefault="006A791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Italian</w:t>
            </w:r>
          </w:p>
        </w:tc>
      </w:tr>
      <w:tr w:rsidR="006A791C" w:rsidRPr="005736B4" w14:paraId="3D6A759B" w14:textId="77777777" w:rsidTr="007107A0">
        <w:tc>
          <w:tcPr>
            <w:tcW w:w="974" w:type="dxa"/>
          </w:tcPr>
          <w:p w14:paraId="32EC346D" w14:textId="385C92CD" w:rsidR="006A791C" w:rsidRPr="005736B4" w:rsidRDefault="006A791C" w:rsidP="00861719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05" w:type="dxa"/>
          </w:tcPr>
          <w:p w14:paraId="2AA4128A" w14:textId="46E966B9" w:rsidR="006A791C" w:rsidRPr="005736B4" w:rsidRDefault="006A791C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i Carlo et al. 2017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aSBDYXJsbzwvQXV0aG9yPjxZZWFyPjIwMTc8L1llYXI+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aSBDYXJsbzwvQXV0aG9yPjxZZWFyPjIwMTc8L1llYXI+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3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736802E9" w14:textId="3D869778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44</w:t>
            </w:r>
          </w:p>
        </w:tc>
        <w:tc>
          <w:tcPr>
            <w:tcW w:w="1179" w:type="dxa"/>
          </w:tcPr>
          <w:p w14:paraId="7844891F" w14:textId="6F6DA737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1.4 (12.8)</w:t>
            </w:r>
          </w:p>
        </w:tc>
        <w:tc>
          <w:tcPr>
            <w:tcW w:w="883" w:type="dxa"/>
          </w:tcPr>
          <w:p w14:paraId="784D5A6D" w14:textId="5CB4D3E7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3.8</w:t>
            </w:r>
          </w:p>
        </w:tc>
        <w:tc>
          <w:tcPr>
            <w:tcW w:w="996" w:type="dxa"/>
          </w:tcPr>
          <w:p w14:paraId="4A9304A7" w14:textId="2032268D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05265AA8" w14:textId="3EFDBCB3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0.3 (8.0)</w:t>
            </w:r>
          </w:p>
        </w:tc>
        <w:tc>
          <w:tcPr>
            <w:tcW w:w="1579" w:type="dxa"/>
          </w:tcPr>
          <w:p w14:paraId="777B4E08" w14:textId="08A9E4F7" w:rsidR="006A791C" w:rsidRPr="005736B4" w:rsidRDefault="00A3160D" w:rsidP="009C68A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</w:t>
            </w:r>
            <w:r w:rsidR="006A791C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JC or SJC </w:t>
            </w:r>
            <w:r w:rsidR="006A791C" w:rsidRPr="005736B4">
              <w:rPr>
                <w:rFonts w:ascii="Times New Roman" w:hAnsi="Times New Roman" w:cs="Times New Roman"/>
                <w:sz w:val="18"/>
                <w:szCs w:val="18"/>
                <w:u w:val="single"/>
              </w:rPr>
              <w:t xml:space="preserve">&gt; </w:t>
            </w:r>
            <w:r w:rsidR="006A791C" w:rsidRPr="005736B4">
              <w:rPr>
                <w:rFonts w:ascii="Times New Roman" w:hAnsi="Times New Roman" w:cs="Times New Roman"/>
                <w:sz w:val="18"/>
                <w:szCs w:val="18"/>
              </w:rPr>
              <w:t>1: 26.4%</w:t>
            </w:r>
          </w:p>
          <w:p w14:paraId="260FF2EC" w14:textId="77777777" w:rsidR="006A791C" w:rsidRPr="005736B4" w:rsidRDefault="006A791C" w:rsidP="009C68A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ctylitis10.4%</w:t>
            </w:r>
          </w:p>
          <w:p w14:paraId="21BE7054" w14:textId="77777777" w:rsidR="006A791C" w:rsidRPr="005736B4" w:rsidRDefault="006A791C" w:rsidP="009C68A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LEI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&gt;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 26.4%</w:t>
            </w:r>
          </w:p>
          <w:p w14:paraId="54674B3E" w14:textId="21E81963" w:rsidR="006A791C" w:rsidRPr="005736B4" w:rsidRDefault="006A791C" w:rsidP="009C68A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Axial disease: 16%</w:t>
            </w:r>
          </w:p>
        </w:tc>
        <w:tc>
          <w:tcPr>
            <w:tcW w:w="1498" w:type="dxa"/>
          </w:tcPr>
          <w:p w14:paraId="273CF1D3" w14:textId="61D57145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Outpatient clinics of</w:t>
            </w:r>
          </w:p>
          <w:p w14:paraId="16DCCBFB" w14:textId="6815FA7A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2 Italian tertiary rheumatology centers</w:t>
            </w:r>
          </w:p>
        </w:tc>
        <w:tc>
          <w:tcPr>
            <w:tcW w:w="1321" w:type="dxa"/>
          </w:tcPr>
          <w:p w14:paraId="2F8A22C4" w14:textId="2E36F775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Italy</w:t>
            </w:r>
          </w:p>
        </w:tc>
        <w:tc>
          <w:tcPr>
            <w:tcW w:w="1372" w:type="dxa"/>
          </w:tcPr>
          <w:p w14:paraId="61649716" w14:textId="0DC014E1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Italian</w:t>
            </w:r>
          </w:p>
        </w:tc>
      </w:tr>
      <w:tr w:rsidR="006A791C" w:rsidRPr="005736B4" w14:paraId="2912EAA5" w14:textId="77777777" w:rsidTr="007107A0">
        <w:tc>
          <w:tcPr>
            <w:tcW w:w="974" w:type="dxa"/>
          </w:tcPr>
          <w:p w14:paraId="382E9DD7" w14:textId="7F8F527D" w:rsidR="006A791C" w:rsidRPr="005736B4" w:rsidRDefault="006A791C" w:rsidP="00861719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05" w:type="dxa"/>
          </w:tcPr>
          <w:p w14:paraId="6F6A1579" w14:textId="1953E442" w:rsidR="006A791C" w:rsidRPr="005736B4" w:rsidRDefault="006A791C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Kalyoncu et al. 2019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alyoncu&lt;/Author&gt;&lt;Year&gt;2019&lt;/Year&gt;&lt;RecNum&gt;240&lt;/RecNum&gt;&lt;DisplayText&gt;[14]&lt;/DisplayText&gt;&lt;record&gt;&lt;rec-number&gt;240&lt;/rec-number&gt;&lt;foreign-keys&gt;&lt;key app="EN" db-id="epx5w5fewt9er4ea02svrra49rd9aawf9pfz" timestamp="1556928701"&gt;240&lt;/key&gt;&lt;/foreign-keys&gt;&lt;ref-type name="Journal Article"&gt;17&lt;/ref-type&gt;&lt;contributors&gt;&lt;authors&gt;&lt;author&gt;Kalyoncu, U.&lt;/author&gt;&lt;author&gt;Kiraz, S.&lt;/author&gt;&lt;author&gt;Bilgen, S. A.&lt;/author&gt;&lt;author&gt;Karadag, O.&lt;/author&gt;&lt;author&gt;Akdogan, A.&lt;/author&gt;&lt;author&gt;Kilic, L.&lt;/author&gt;&lt;author&gt;Erden, A.&lt;/author&gt;&lt;author&gt;Armagan, B.&lt;/author&gt;&lt;author&gt;Sari, A.&lt;/author&gt;&lt;author&gt;Ertenli, I.&lt;/author&gt;&lt;/authors&gt;&lt;/contributors&gt;&lt;auth-address&gt;Department of Internal Medicine, Division of Rheumatology, Hacettepe University Faculty of Medicine, Sihhiye, 06100, Ankara, Turkey. umut.kalyoncu@yahoo.com.&amp;#xD;Department of Internal Medicine, Division of Rheumatology, Hacettepe University Faculty of Medicine, Sihhiye, 06100, Ankara, Turkey.&lt;/auth-address&gt;&lt;titles&gt;&lt;title&gt;Change in PsAID-12 scores in patients continuing or discontinuing anti-TNF treatments in psoriatic arthritis: results from the HUR-BIO biologic registry&lt;/title&gt;&lt;secondary-title&gt;Clin Rheumatol&lt;/secondary-title&gt;&lt;alt-title&gt;Clinical rheumatology&lt;/alt-title&gt;&lt;/titles&gt;&lt;periodical&gt;&lt;full-title&gt;Clin Rheumatol&lt;/full-title&gt;&lt;abbr-1&gt;Clinical rheumatology&lt;/abbr-1&gt;&lt;/periodical&gt;&lt;alt-periodical&gt;&lt;full-title&gt;Clin Rheumatol&lt;/full-title&gt;&lt;abbr-1&gt;Clinical rheumatology&lt;/abbr-1&gt;&lt;/alt-periodical&gt;&lt;pages&gt;1187-1192&lt;/pages&gt;&lt;volume&gt;38&lt;/volume&gt;&lt;number&gt;4&lt;/number&gt;&lt;edition&gt;2019/01/22&lt;/edition&gt;&lt;keywords&gt;&lt;keyword&gt;Anti-TNF treatment&lt;/keyword&gt;&lt;keyword&gt;Biological registry&lt;/keyword&gt;&lt;keyword&gt;PsAID-12&lt;/keyword&gt;&lt;keyword&gt;Psoriatic arthritis&lt;/keyword&gt;&lt;/keywords&gt;&lt;dates&gt;&lt;year&gt;2019&lt;/year&gt;&lt;pub-dates&gt;&lt;date&gt;Apr&lt;/date&gt;&lt;/pub-dates&gt;&lt;/dates&gt;&lt;isbn&gt;0770-3198&lt;/isbn&gt;&lt;accession-num&gt;30663017&lt;/accession-num&gt;&lt;urls&gt;&lt;/urls&gt;&lt;electronic-resource-num&gt;10.1007/s10067-019-04426-3&lt;/electronic-resource-num&gt;&lt;remote-database-provider&gt;NLM&lt;/remote-database-provider&gt;&lt;language&gt;eng&lt;/language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4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083" w:type="dxa"/>
          </w:tcPr>
          <w:p w14:paraId="53C6B107" w14:textId="4EFFE326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70</w:t>
            </w:r>
          </w:p>
        </w:tc>
        <w:tc>
          <w:tcPr>
            <w:tcW w:w="1179" w:type="dxa"/>
          </w:tcPr>
          <w:p w14:paraId="08822CF1" w14:textId="49B9F575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5.5 (12.0)</w:t>
            </w:r>
          </w:p>
        </w:tc>
        <w:tc>
          <w:tcPr>
            <w:tcW w:w="883" w:type="dxa"/>
          </w:tcPr>
          <w:p w14:paraId="0502D366" w14:textId="1AF7D4F7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78.5</w:t>
            </w:r>
          </w:p>
        </w:tc>
        <w:tc>
          <w:tcPr>
            <w:tcW w:w="996" w:type="dxa"/>
          </w:tcPr>
          <w:p w14:paraId="5874AC39" w14:textId="6E86A4AA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tic arthritis</w:t>
            </w:r>
          </w:p>
        </w:tc>
        <w:tc>
          <w:tcPr>
            <w:tcW w:w="1060" w:type="dxa"/>
          </w:tcPr>
          <w:p w14:paraId="0EFFDB14" w14:textId="3E680D36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.3 (4.4)</w:t>
            </w:r>
          </w:p>
        </w:tc>
        <w:tc>
          <w:tcPr>
            <w:tcW w:w="1579" w:type="dxa"/>
          </w:tcPr>
          <w:p w14:paraId="0807EA61" w14:textId="77777777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AS28 4.07 (1.22)</w:t>
            </w:r>
          </w:p>
          <w:p w14:paraId="3BDF394A" w14:textId="77777777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BASDAI 6.5 (1.7)</w:t>
            </w:r>
          </w:p>
          <w:p w14:paraId="654E0488" w14:textId="77777777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BASFI 4.9 (2.4)</w:t>
            </w:r>
          </w:p>
          <w:p w14:paraId="7D10B3F6" w14:textId="77777777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SR 22(17)</w:t>
            </w:r>
          </w:p>
          <w:p w14:paraId="38A61092" w14:textId="70B12444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RP 2.3 (2.8)</w:t>
            </w:r>
          </w:p>
        </w:tc>
        <w:tc>
          <w:tcPr>
            <w:tcW w:w="1498" w:type="dxa"/>
          </w:tcPr>
          <w:p w14:paraId="57E304C7" w14:textId="19BE67F0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Hacettepe University biological database</w:t>
            </w:r>
          </w:p>
        </w:tc>
        <w:tc>
          <w:tcPr>
            <w:tcW w:w="1321" w:type="dxa"/>
          </w:tcPr>
          <w:p w14:paraId="3B3B1F88" w14:textId="11A2DDFD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urkey</w:t>
            </w:r>
          </w:p>
        </w:tc>
        <w:tc>
          <w:tcPr>
            <w:tcW w:w="1372" w:type="dxa"/>
          </w:tcPr>
          <w:p w14:paraId="66358B0E" w14:textId="302AF945" w:rsidR="006A791C" w:rsidRPr="005736B4" w:rsidRDefault="006A791C" w:rsidP="0086171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urkish</w:t>
            </w:r>
          </w:p>
        </w:tc>
      </w:tr>
    </w:tbl>
    <w:p w14:paraId="06024855" w14:textId="05217C7B" w:rsidR="006C1FE7" w:rsidRPr="005736B4" w:rsidRDefault="006C1FE7" w:rsidP="006C1FE7">
      <w:pPr>
        <w:pStyle w:val="p1"/>
        <w:rPr>
          <w:rFonts w:ascii="Times New Roman" w:hAnsi="Times New Roman"/>
          <w:b/>
        </w:rPr>
      </w:pPr>
    </w:p>
    <w:p w14:paraId="7E8F60D7" w14:textId="121CACDD" w:rsidR="0083613D" w:rsidRPr="0083613D" w:rsidRDefault="0083613D" w:rsidP="006C1FE7">
      <w:pPr>
        <w:rPr>
          <w:rFonts w:ascii="Times New Roman" w:hAnsi="Times New Roman" w:cs="Times New Roman"/>
          <w:bCs/>
          <w:color w:val="000000"/>
          <w:sz w:val="21"/>
          <w:szCs w:val="21"/>
        </w:rPr>
      </w:pPr>
      <w:r w:rsidRPr="0083613D">
        <w:rPr>
          <w:rFonts w:ascii="Times New Roman" w:hAnsi="Times New Roman" w:cs="Times New Roman"/>
          <w:sz w:val="20"/>
          <w:szCs w:val="20"/>
          <w:vertAlign w:val="superscript"/>
        </w:rPr>
        <w:t>a</w:t>
      </w:r>
      <w:r>
        <w:rPr>
          <w:rFonts w:ascii="Times New Roman" w:hAnsi="Times New Roman" w:cs="Times New Roman"/>
          <w:sz w:val="20"/>
          <w:szCs w:val="20"/>
        </w:rPr>
        <w:t>Sample size was extracted from reference provided in the manuscript</w:t>
      </w:r>
    </w:p>
    <w:p w14:paraId="51F98636" w14:textId="77777777" w:rsidR="00F63759" w:rsidRDefault="00F63759" w:rsidP="00F63759">
      <w:pPr>
        <w:pStyle w:val="p1"/>
        <w:rPr>
          <w:rFonts w:ascii="Times New Roman" w:hAnsi="Times New Roman"/>
          <w:bCs/>
          <w:color w:val="000000"/>
          <w:sz w:val="21"/>
          <w:szCs w:val="22"/>
        </w:rPr>
      </w:pPr>
    </w:p>
    <w:p w14:paraId="702051F3" w14:textId="5E6D9098" w:rsidR="00C03370" w:rsidRPr="00C03370" w:rsidRDefault="001220E3" w:rsidP="00F63759">
      <w:pPr>
        <w:pStyle w:val="p1"/>
        <w:rPr>
          <w:rFonts w:ascii="Times New Roman" w:hAnsi="Times New Roman"/>
          <w:color w:val="auto"/>
          <w:sz w:val="20"/>
          <w:szCs w:val="22"/>
        </w:rPr>
      </w:pPr>
      <w:r w:rsidRPr="009778E0">
        <w:rPr>
          <w:rFonts w:ascii="Times New Roman" w:hAnsi="Times New Roman"/>
          <w:bCs/>
          <w:color w:val="000000"/>
          <w:sz w:val="20"/>
          <w:szCs w:val="22"/>
        </w:rPr>
        <w:t>PGA, Patient Global Assessment; RAPID3, Routine Assessment Patient Index Data 3; PsAID, Psoriatic Arthritis Impact of Disease; VAS, Visual Analogue Scale; NRS, Numeric Rating Scale</w:t>
      </w:r>
      <w:r w:rsidR="00C15B75" w:rsidRPr="009778E0">
        <w:rPr>
          <w:rFonts w:ascii="Times New Roman" w:hAnsi="Times New Roman"/>
          <w:bCs/>
          <w:color w:val="000000"/>
          <w:sz w:val="20"/>
          <w:szCs w:val="22"/>
        </w:rPr>
        <w:t xml:space="preserve">; SD, Standard Deviation; </w:t>
      </w:r>
      <w:r w:rsidR="00D3719D" w:rsidRPr="009778E0">
        <w:rPr>
          <w:rFonts w:ascii="Times New Roman" w:hAnsi="Times New Roman"/>
          <w:bCs/>
          <w:color w:val="000000"/>
          <w:sz w:val="20"/>
          <w:szCs w:val="22"/>
        </w:rPr>
        <w:t xml:space="preserve">TJC, </w:t>
      </w:r>
      <w:r w:rsidR="00D3719D" w:rsidRPr="009778E0">
        <w:rPr>
          <w:rFonts w:ascii="Times New Roman" w:eastAsia="Times New Roman" w:hAnsi="Times New Roman"/>
          <w:sz w:val="20"/>
          <w:szCs w:val="22"/>
          <w:shd w:val="clear" w:color="auto" w:fill="FFFFFF"/>
        </w:rPr>
        <w:t xml:space="preserve">Tender Joint Count; SJC, Swollen Joint; PASI, Psoriasis Area and Severity Index; </w:t>
      </w:r>
      <w:r w:rsidR="005D5581" w:rsidRPr="009778E0">
        <w:rPr>
          <w:rFonts w:ascii="Times New Roman" w:eastAsia="Times New Roman" w:hAnsi="Times New Roman"/>
          <w:sz w:val="20"/>
          <w:szCs w:val="22"/>
          <w:shd w:val="clear" w:color="auto" w:fill="FFFFFF"/>
        </w:rPr>
        <w:t xml:space="preserve">ESR, </w:t>
      </w:r>
      <w:r w:rsidR="00A42640" w:rsidRPr="009778E0">
        <w:rPr>
          <w:rFonts w:ascii="Times New Roman" w:eastAsia="Times New Roman" w:hAnsi="Times New Roman"/>
          <w:color w:val="222222"/>
          <w:sz w:val="20"/>
          <w:szCs w:val="22"/>
          <w:shd w:val="clear" w:color="auto" w:fill="FFFFFF"/>
        </w:rPr>
        <w:t xml:space="preserve">erythrocyte sedimentation rate; </w:t>
      </w:r>
      <w:r w:rsidR="00BC5C17" w:rsidRPr="009778E0">
        <w:rPr>
          <w:rFonts w:ascii="Times New Roman" w:eastAsia="Times New Roman" w:hAnsi="Times New Roman"/>
          <w:color w:val="222222"/>
          <w:sz w:val="20"/>
          <w:szCs w:val="22"/>
          <w:shd w:val="clear" w:color="auto" w:fill="FFFFFF"/>
        </w:rPr>
        <w:t xml:space="preserve">DAS28, Disease Activity Score 28; BSA, Body Surface Area; </w:t>
      </w:r>
      <w:r w:rsidR="00EF0FEA" w:rsidRPr="009778E0">
        <w:rPr>
          <w:rFonts w:ascii="Times New Roman" w:hAnsi="Times New Roman"/>
          <w:color w:val="auto"/>
          <w:sz w:val="20"/>
          <w:szCs w:val="22"/>
        </w:rPr>
        <w:t>DAPSA, Disease Activity Index for Psoriatic Arthritis; </w:t>
      </w:r>
      <w:r w:rsidR="00EF0FEA" w:rsidRPr="00EF0FEA">
        <w:rPr>
          <w:rFonts w:ascii="Times New Roman" w:hAnsi="Times New Roman"/>
          <w:sz w:val="20"/>
          <w:szCs w:val="22"/>
        </w:rPr>
        <w:t>CRP, C-</w:t>
      </w:r>
      <w:r w:rsidR="00EF0FEA" w:rsidRPr="00EF0FEA">
        <w:rPr>
          <w:rFonts w:ascii="Times New Roman" w:hAnsi="Times New Roman"/>
          <w:sz w:val="20"/>
          <w:szCs w:val="22"/>
        </w:rPr>
        <w:lastRenderedPageBreak/>
        <w:t>reactive protein</w:t>
      </w:r>
      <w:r w:rsidR="00F13472" w:rsidRPr="009778E0">
        <w:rPr>
          <w:rFonts w:ascii="Times New Roman" w:hAnsi="Times New Roman"/>
          <w:sz w:val="20"/>
          <w:szCs w:val="22"/>
        </w:rPr>
        <w:t xml:space="preserve">; mCPDAI, </w:t>
      </w:r>
      <w:r w:rsidR="00F13472" w:rsidRPr="009778E0">
        <w:rPr>
          <w:rFonts w:ascii="Times New Roman" w:eastAsia="Times New Roman" w:hAnsi="Times New Roman"/>
          <w:color w:val="545454"/>
          <w:sz w:val="20"/>
          <w:szCs w:val="22"/>
          <w:shd w:val="clear" w:color="auto" w:fill="FFFFFF"/>
        </w:rPr>
        <w:t>Modified Composite Psoriatic Disease Activity Index;</w:t>
      </w:r>
      <w:r w:rsidR="004A1C29" w:rsidRPr="009778E0">
        <w:rPr>
          <w:rFonts w:ascii="Times New Roman" w:eastAsia="Times New Roman" w:hAnsi="Times New Roman"/>
          <w:color w:val="545454"/>
          <w:sz w:val="20"/>
          <w:szCs w:val="22"/>
          <w:shd w:val="clear" w:color="auto" w:fill="FFFFFF"/>
        </w:rPr>
        <w:t xml:space="preserve"> TNF, Tumor Necrosis Factor; </w:t>
      </w:r>
      <w:r w:rsidR="00B03469" w:rsidRPr="009778E0">
        <w:rPr>
          <w:rFonts w:ascii="Times New Roman" w:hAnsi="Times New Roman"/>
          <w:color w:val="auto"/>
          <w:sz w:val="20"/>
          <w:szCs w:val="22"/>
        </w:rPr>
        <w:t>LEI, Leeds Enthesitis Index; PASDAS, Psoriatic Arthritis Disease Activity Score; PhGA, Physician Assessment of disease activity</w:t>
      </w:r>
      <w:r w:rsidR="00C03370" w:rsidRPr="009778E0">
        <w:rPr>
          <w:rFonts w:ascii="Times New Roman" w:hAnsi="Times New Roman"/>
          <w:color w:val="auto"/>
          <w:sz w:val="20"/>
          <w:szCs w:val="22"/>
        </w:rPr>
        <w:t xml:space="preserve">; </w:t>
      </w:r>
      <w:r w:rsidR="00C03370" w:rsidRPr="009778E0">
        <w:rPr>
          <w:rFonts w:ascii="Times New Roman" w:hAnsi="Times New Roman"/>
          <w:color w:val="181A18"/>
          <w:sz w:val="20"/>
          <w:szCs w:val="22"/>
        </w:rPr>
        <w:t>BASDAI, Bath Ankylosing Spondylitis Disease Activity Index; BASFI, Bath Ankylosing Spondylitis Functional</w:t>
      </w:r>
      <w:r w:rsidR="00F63759" w:rsidRPr="009778E0">
        <w:rPr>
          <w:rFonts w:ascii="Times New Roman" w:hAnsi="Times New Roman"/>
          <w:color w:val="181A18"/>
          <w:sz w:val="20"/>
          <w:szCs w:val="22"/>
        </w:rPr>
        <w:t xml:space="preserve"> </w:t>
      </w:r>
      <w:r w:rsidR="00C03370" w:rsidRPr="00C03370">
        <w:rPr>
          <w:rFonts w:ascii="Times New Roman" w:hAnsi="Times New Roman"/>
          <w:color w:val="181A18"/>
          <w:sz w:val="20"/>
          <w:szCs w:val="22"/>
        </w:rPr>
        <w:t>Index</w:t>
      </w:r>
      <w:r w:rsidR="009778E0">
        <w:rPr>
          <w:rFonts w:ascii="Times New Roman" w:hAnsi="Times New Roman"/>
          <w:color w:val="181A18"/>
          <w:sz w:val="20"/>
          <w:szCs w:val="22"/>
        </w:rPr>
        <w:t>.</w:t>
      </w:r>
    </w:p>
    <w:p w14:paraId="32538EC0" w14:textId="03D89F96" w:rsidR="00B03469" w:rsidRPr="009778E0" w:rsidRDefault="00B03469" w:rsidP="00B03469">
      <w:pPr>
        <w:pStyle w:val="p1"/>
        <w:rPr>
          <w:color w:val="auto"/>
          <w:sz w:val="10"/>
          <w:szCs w:val="11"/>
        </w:rPr>
      </w:pPr>
    </w:p>
    <w:p w14:paraId="5C797BD7" w14:textId="238FCFA6" w:rsidR="00B03469" w:rsidRPr="00B03469" w:rsidRDefault="00B03469" w:rsidP="00B03469">
      <w:pPr>
        <w:pStyle w:val="p1"/>
        <w:rPr>
          <w:color w:val="auto"/>
          <w:sz w:val="11"/>
          <w:szCs w:val="11"/>
        </w:rPr>
      </w:pPr>
    </w:p>
    <w:p w14:paraId="79C148AC" w14:textId="1F6440E5" w:rsidR="00F13472" w:rsidRPr="00F13472" w:rsidRDefault="00F13472" w:rsidP="00F13472">
      <w:pPr>
        <w:pStyle w:val="p1"/>
        <w:rPr>
          <w:color w:val="auto"/>
          <w:sz w:val="11"/>
          <w:szCs w:val="11"/>
        </w:rPr>
      </w:pPr>
    </w:p>
    <w:p w14:paraId="630C1E84" w14:textId="62FB9859" w:rsidR="00F13472" w:rsidRPr="00F13472" w:rsidRDefault="00F13472" w:rsidP="00F13472">
      <w:pPr>
        <w:rPr>
          <w:rFonts w:ascii="Times New Roman" w:eastAsia="Times New Roman" w:hAnsi="Times New Roman" w:cs="Times New Roman"/>
        </w:rPr>
      </w:pPr>
    </w:p>
    <w:p w14:paraId="24C956E8" w14:textId="3B237A7C" w:rsidR="00EF0FEA" w:rsidRPr="00EF0FEA" w:rsidRDefault="00EF0FEA" w:rsidP="00EF0FEA">
      <w:pPr>
        <w:spacing w:line="105" w:lineRule="atLeast"/>
        <w:rPr>
          <w:rFonts w:ascii="Helvetica" w:hAnsi="Helvetica" w:cs="Times New Roman"/>
          <w:sz w:val="11"/>
          <w:szCs w:val="11"/>
        </w:rPr>
      </w:pPr>
      <w:r w:rsidRPr="00EF0FEA">
        <w:rPr>
          <w:rFonts w:ascii="Helvetica" w:hAnsi="Helvetica" w:cs="Times New Roman"/>
          <w:sz w:val="11"/>
          <w:szCs w:val="11"/>
        </w:rPr>
        <w:t> </w:t>
      </w:r>
    </w:p>
    <w:p w14:paraId="209D9DAD" w14:textId="10E4C524" w:rsidR="006C1FE7" w:rsidRDefault="006C1FE7" w:rsidP="006C1FE7">
      <w:pPr>
        <w:rPr>
          <w:rFonts w:ascii="Times New Roman" w:hAnsi="Times New Roman" w:cs="Times New Roman"/>
          <w:bCs/>
          <w:color w:val="000000"/>
          <w:sz w:val="21"/>
          <w:szCs w:val="21"/>
        </w:rPr>
      </w:pPr>
    </w:p>
    <w:p w14:paraId="0D5FAD59" w14:textId="77777777" w:rsidR="00B71F36" w:rsidRDefault="00B71F36" w:rsidP="00B71F36">
      <w:pPr>
        <w:pStyle w:val="p1"/>
        <w:rPr>
          <w:rFonts w:ascii="Times New Roman" w:hAnsi="Times New Roman"/>
          <w:color w:val="auto"/>
          <w:sz w:val="22"/>
          <w:szCs w:val="22"/>
        </w:rPr>
      </w:pPr>
    </w:p>
    <w:p w14:paraId="5EB3F7F1" w14:textId="77777777" w:rsidR="007105E4" w:rsidRDefault="007105E4" w:rsidP="00B71F36">
      <w:pPr>
        <w:pStyle w:val="p1"/>
        <w:numPr>
          <w:ilvl w:val="0"/>
          <w:numId w:val="23"/>
        </w:numPr>
        <w:rPr>
          <w:rFonts w:ascii="Times New Roman" w:hAnsi="Times New Roman"/>
          <w:b/>
          <w:sz w:val="22"/>
          <w:szCs w:val="22"/>
        </w:rPr>
        <w:sectPr w:rsidR="007105E4" w:rsidSect="000471E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D538B96" w14:textId="6C889919" w:rsidR="005B3508" w:rsidRPr="005B3508" w:rsidRDefault="009F3093" w:rsidP="007105E4">
      <w:pPr>
        <w:pStyle w:val="p1"/>
        <w:rPr>
          <w:rFonts w:ascii="Times New Roman" w:hAnsi="Times New Roman"/>
          <w:b/>
          <w:sz w:val="22"/>
          <w:szCs w:val="22"/>
        </w:rPr>
      </w:pPr>
      <w:r>
        <w:rPr>
          <w:rFonts w:ascii="Times New Roman" w:hAnsi="Times New Roman"/>
          <w:b/>
          <w:sz w:val="22"/>
          <w:szCs w:val="22"/>
        </w:rPr>
        <w:lastRenderedPageBreak/>
        <w:t xml:space="preserve">E. </w:t>
      </w:r>
      <w:r w:rsidR="005B3508" w:rsidRPr="005B3508">
        <w:rPr>
          <w:rFonts w:ascii="Times New Roman" w:hAnsi="Times New Roman"/>
          <w:b/>
          <w:sz w:val="22"/>
          <w:szCs w:val="22"/>
        </w:rPr>
        <w:t>Information on feasibility of PROMs</w:t>
      </w:r>
    </w:p>
    <w:p w14:paraId="0F96861A" w14:textId="77777777" w:rsidR="005B3508" w:rsidRPr="005B3508" w:rsidRDefault="005B3508" w:rsidP="005B3508">
      <w:pPr>
        <w:pStyle w:val="p1"/>
        <w:ind w:left="720"/>
        <w:rPr>
          <w:rFonts w:ascii="Times New Roman" w:hAnsi="Times New Roman"/>
          <w:b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3"/>
        <w:gridCol w:w="1050"/>
        <w:gridCol w:w="1050"/>
        <w:gridCol w:w="1087"/>
        <w:gridCol w:w="1087"/>
        <w:gridCol w:w="2076"/>
        <w:gridCol w:w="2224"/>
        <w:gridCol w:w="2573"/>
      </w:tblGrid>
      <w:tr w:rsidR="0005230F" w:rsidRPr="005736B4" w14:paraId="0E3F05AE" w14:textId="04ECC83E" w:rsidTr="00916CDA">
        <w:trPr>
          <w:trHeight w:val="242"/>
        </w:trPr>
        <w:tc>
          <w:tcPr>
            <w:tcW w:w="0" w:type="auto"/>
          </w:tcPr>
          <w:p w14:paraId="791EC5B1" w14:textId="77777777" w:rsidR="001B2023" w:rsidRPr="005736B4" w:rsidRDefault="001B2023" w:rsidP="00F428E8">
            <w:pPr>
              <w:pStyle w:val="p1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Feasibility aspects</w:t>
            </w:r>
          </w:p>
        </w:tc>
        <w:tc>
          <w:tcPr>
            <w:tcW w:w="0" w:type="auto"/>
            <w:vAlign w:val="center"/>
          </w:tcPr>
          <w:p w14:paraId="2C930D17" w14:textId="4AF94BE3" w:rsidR="001B2023" w:rsidRPr="005736B4" w:rsidRDefault="001B2023" w:rsidP="00916CDA">
            <w:pPr>
              <w:pStyle w:val="p1"/>
              <w:jc w:val="center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PGA-arthritis VAS</w:t>
            </w:r>
          </w:p>
        </w:tc>
        <w:tc>
          <w:tcPr>
            <w:tcW w:w="0" w:type="auto"/>
            <w:vAlign w:val="center"/>
          </w:tcPr>
          <w:p w14:paraId="2069F383" w14:textId="7BCF94F1" w:rsidR="001B2023" w:rsidRPr="005736B4" w:rsidRDefault="001B2023" w:rsidP="00916CDA">
            <w:pPr>
              <w:pStyle w:val="p1"/>
              <w:jc w:val="center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PGA-arthritis NRS</w:t>
            </w:r>
          </w:p>
        </w:tc>
        <w:tc>
          <w:tcPr>
            <w:tcW w:w="0" w:type="auto"/>
            <w:vAlign w:val="center"/>
          </w:tcPr>
          <w:p w14:paraId="665775DD" w14:textId="30EC1129" w:rsidR="001B2023" w:rsidRPr="005736B4" w:rsidRDefault="001B2023" w:rsidP="00916CDA">
            <w:pPr>
              <w:pStyle w:val="p1"/>
              <w:jc w:val="center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PGA-Psoriatic Arthritis VAS</w:t>
            </w:r>
          </w:p>
        </w:tc>
        <w:tc>
          <w:tcPr>
            <w:tcW w:w="0" w:type="auto"/>
            <w:vAlign w:val="center"/>
          </w:tcPr>
          <w:p w14:paraId="1BAFBF5C" w14:textId="41382D5B" w:rsidR="001B2023" w:rsidRPr="005736B4" w:rsidRDefault="001B2023" w:rsidP="00916CDA">
            <w:pPr>
              <w:pStyle w:val="p1"/>
              <w:jc w:val="center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PGA-Psoriatic Arthritis NRS</w:t>
            </w:r>
          </w:p>
        </w:tc>
        <w:tc>
          <w:tcPr>
            <w:tcW w:w="0" w:type="auto"/>
            <w:vAlign w:val="center"/>
          </w:tcPr>
          <w:p w14:paraId="3709CE60" w14:textId="77777777" w:rsidR="001B2023" w:rsidRPr="005736B4" w:rsidRDefault="001B2023" w:rsidP="00916CDA">
            <w:pPr>
              <w:pStyle w:val="p1"/>
              <w:jc w:val="center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RAPID3</w:t>
            </w:r>
          </w:p>
        </w:tc>
        <w:tc>
          <w:tcPr>
            <w:tcW w:w="0" w:type="auto"/>
            <w:vAlign w:val="center"/>
          </w:tcPr>
          <w:p w14:paraId="0ACAA195" w14:textId="7C348605" w:rsidR="001B2023" w:rsidRPr="005736B4" w:rsidRDefault="001B2023" w:rsidP="00916CDA">
            <w:pPr>
              <w:pStyle w:val="p1"/>
              <w:jc w:val="center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PsAID-9</w:t>
            </w:r>
          </w:p>
        </w:tc>
        <w:tc>
          <w:tcPr>
            <w:tcW w:w="0" w:type="auto"/>
            <w:vAlign w:val="center"/>
          </w:tcPr>
          <w:p w14:paraId="1AA5874E" w14:textId="06066482" w:rsidR="001B2023" w:rsidRPr="005736B4" w:rsidRDefault="001B2023" w:rsidP="00916CDA">
            <w:pPr>
              <w:pStyle w:val="p1"/>
              <w:jc w:val="center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PsAID-12</w:t>
            </w:r>
          </w:p>
        </w:tc>
      </w:tr>
      <w:tr w:rsidR="0005230F" w:rsidRPr="005736B4" w14:paraId="4CBF254F" w14:textId="5B447B53" w:rsidTr="00015EDB">
        <w:tc>
          <w:tcPr>
            <w:tcW w:w="0" w:type="auto"/>
          </w:tcPr>
          <w:p w14:paraId="22C99EA8" w14:textId="77777777" w:rsidR="00592633" w:rsidRPr="005736B4" w:rsidRDefault="00592633" w:rsidP="00F428E8">
            <w:pPr>
              <w:pStyle w:val="p1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Patient’s comprehensibility</w:t>
            </w:r>
          </w:p>
        </w:tc>
        <w:tc>
          <w:tcPr>
            <w:tcW w:w="0" w:type="auto"/>
          </w:tcPr>
          <w:p w14:paraId="2BD86095" w14:textId="18800B11" w:rsidR="00592633" w:rsidRPr="005736B4" w:rsidRDefault="00592633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assessed</w:t>
            </w:r>
          </w:p>
        </w:tc>
        <w:tc>
          <w:tcPr>
            <w:tcW w:w="0" w:type="auto"/>
          </w:tcPr>
          <w:p w14:paraId="26FE0DE5" w14:textId="57CE2834" w:rsidR="00592633" w:rsidRPr="005736B4" w:rsidRDefault="00592633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assessed</w:t>
            </w:r>
          </w:p>
        </w:tc>
        <w:tc>
          <w:tcPr>
            <w:tcW w:w="0" w:type="auto"/>
          </w:tcPr>
          <w:p w14:paraId="099CD8E1" w14:textId="17A63345" w:rsidR="00592633" w:rsidRPr="005736B4" w:rsidRDefault="00592633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assessed</w:t>
            </w:r>
          </w:p>
        </w:tc>
        <w:tc>
          <w:tcPr>
            <w:tcW w:w="0" w:type="auto"/>
          </w:tcPr>
          <w:p w14:paraId="7B67D4E4" w14:textId="3A03EBDD" w:rsidR="00592633" w:rsidRPr="005736B4" w:rsidRDefault="00592633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assessed</w:t>
            </w:r>
          </w:p>
        </w:tc>
        <w:tc>
          <w:tcPr>
            <w:tcW w:w="0" w:type="auto"/>
          </w:tcPr>
          <w:p w14:paraId="36FAC0B1" w14:textId="7D8FFA84" w:rsidR="00592633" w:rsidRPr="005736B4" w:rsidRDefault="00592633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assessed</w:t>
            </w:r>
          </w:p>
        </w:tc>
        <w:tc>
          <w:tcPr>
            <w:tcW w:w="0" w:type="auto"/>
          </w:tcPr>
          <w:p w14:paraId="6D3BFDA2" w14:textId="2E77A80E" w:rsidR="00592633" w:rsidRPr="005736B4" w:rsidRDefault="00592633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Assessed but data not shown</w:t>
            </w:r>
          </w:p>
        </w:tc>
        <w:tc>
          <w:tcPr>
            <w:tcW w:w="0" w:type="auto"/>
          </w:tcPr>
          <w:p w14:paraId="317E31EE" w14:textId="52E123A1" w:rsidR="00592633" w:rsidRPr="005736B4" w:rsidRDefault="00592633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Assessed but data not shown</w:t>
            </w:r>
          </w:p>
        </w:tc>
      </w:tr>
      <w:tr w:rsidR="0005230F" w:rsidRPr="005736B4" w14:paraId="509CD342" w14:textId="514E3786" w:rsidTr="00015EDB">
        <w:tc>
          <w:tcPr>
            <w:tcW w:w="0" w:type="auto"/>
          </w:tcPr>
          <w:p w14:paraId="5C072DD3" w14:textId="77777777" w:rsidR="00A745A6" w:rsidRPr="005736B4" w:rsidRDefault="00A745A6" w:rsidP="00F428E8">
            <w:pPr>
              <w:pStyle w:val="p1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Type and ease of administration</w:t>
            </w:r>
          </w:p>
        </w:tc>
        <w:tc>
          <w:tcPr>
            <w:tcW w:w="0" w:type="auto"/>
          </w:tcPr>
          <w:p w14:paraId="1A75E799" w14:textId="4927EBC4" w:rsidR="00A745A6" w:rsidRPr="005736B4" w:rsidRDefault="00CC1C8C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Paper-and-pencil or digital form</w:t>
            </w:r>
          </w:p>
        </w:tc>
        <w:tc>
          <w:tcPr>
            <w:tcW w:w="0" w:type="auto"/>
          </w:tcPr>
          <w:p w14:paraId="38429A4C" w14:textId="2E45DC79" w:rsidR="00A745A6" w:rsidRPr="005736B4" w:rsidRDefault="00CC1C8C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 xml:space="preserve">Paper-and-pencil or digital form </w:t>
            </w:r>
          </w:p>
        </w:tc>
        <w:tc>
          <w:tcPr>
            <w:tcW w:w="0" w:type="auto"/>
          </w:tcPr>
          <w:p w14:paraId="6020B340" w14:textId="33C1D645" w:rsidR="00A745A6" w:rsidRPr="005736B4" w:rsidRDefault="00CC1C8C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Paper-and-pencil or digital form</w:t>
            </w:r>
          </w:p>
        </w:tc>
        <w:tc>
          <w:tcPr>
            <w:tcW w:w="0" w:type="auto"/>
          </w:tcPr>
          <w:p w14:paraId="6E26148C" w14:textId="584BF63F" w:rsidR="00A745A6" w:rsidRPr="005736B4" w:rsidRDefault="00CC1C8C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 xml:space="preserve">Paper-and-pencil or digital form </w:t>
            </w:r>
          </w:p>
        </w:tc>
        <w:tc>
          <w:tcPr>
            <w:tcW w:w="0" w:type="auto"/>
          </w:tcPr>
          <w:p w14:paraId="7D30B501" w14:textId="69F432C1" w:rsidR="00A745A6" w:rsidRPr="005736B4" w:rsidRDefault="00CC1C8C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 xml:space="preserve">Paper-and-pencil or digital form </w:t>
            </w:r>
          </w:p>
        </w:tc>
        <w:tc>
          <w:tcPr>
            <w:tcW w:w="0" w:type="auto"/>
          </w:tcPr>
          <w:p w14:paraId="40B4F522" w14:textId="7B1EDC3E" w:rsidR="00A745A6" w:rsidRPr="005736B4" w:rsidRDefault="00CC1C8C" w:rsidP="00EC128F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 xml:space="preserve">Paper-and-pencil or digital form </w:t>
            </w:r>
          </w:p>
        </w:tc>
        <w:tc>
          <w:tcPr>
            <w:tcW w:w="0" w:type="auto"/>
          </w:tcPr>
          <w:p w14:paraId="2D5D17C3" w14:textId="77777777" w:rsidR="00CC1C8C" w:rsidRPr="005736B4" w:rsidRDefault="00CC1C8C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 xml:space="preserve">Paper-and-pencil or digital form </w:t>
            </w:r>
          </w:p>
          <w:p w14:paraId="5CAC38A8" w14:textId="77777777" w:rsidR="00F157A0" w:rsidRPr="005736B4" w:rsidRDefault="00F157A0" w:rsidP="00F428E8">
            <w:pPr>
              <w:pStyle w:val="p1"/>
              <w:rPr>
                <w:rFonts w:ascii="Times New Roman" w:hAnsi="Times New Roman"/>
              </w:rPr>
            </w:pPr>
          </w:p>
          <w:p w14:paraId="4F46ED9A" w14:textId="77777777" w:rsidR="00F157A0" w:rsidRPr="005736B4" w:rsidRDefault="00F157A0" w:rsidP="006576BC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Cs/>
                <w:sz w:val="18"/>
                <w:szCs w:val="18"/>
              </w:rPr>
              <w:t>PsAID-12 touch-screen:</w:t>
            </w:r>
          </w:p>
          <w:p w14:paraId="6F161924" w14:textId="77777777" w:rsidR="00F157A0" w:rsidRPr="005736B4" w:rsidRDefault="00F157A0" w:rsidP="006576BC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Cs/>
                <w:sz w:val="18"/>
                <w:szCs w:val="18"/>
              </w:rPr>
              <w:t>95% of patients reported it was “easy to use”</w:t>
            </w:r>
          </w:p>
          <w:p w14:paraId="3DCF5F02" w14:textId="77777777" w:rsidR="00F157A0" w:rsidRPr="005736B4" w:rsidRDefault="00F157A0" w:rsidP="006576BC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Cs/>
                <w:sz w:val="18"/>
                <w:szCs w:val="18"/>
              </w:rPr>
              <w:t>97% considered the interface “friendly”</w:t>
            </w:r>
          </w:p>
          <w:p w14:paraId="577C9CFA" w14:textId="77777777" w:rsidR="00F157A0" w:rsidRPr="005736B4" w:rsidRDefault="00F157A0" w:rsidP="006576BC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Cs/>
                <w:sz w:val="18"/>
                <w:szCs w:val="18"/>
              </w:rPr>
              <w:t>92% “liked using the touch-screen to complete the questionnaire.</w:t>
            </w:r>
          </w:p>
          <w:p w14:paraId="629F0713" w14:textId="77777777" w:rsidR="00F157A0" w:rsidRPr="005736B4" w:rsidRDefault="00F157A0" w:rsidP="006576BC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Cs/>
                <w:sz w:val="18"/>
                <w:szCs w:val="18"/>
              </w:rPr>
              <w:t>84% preferred the touch-screen over the paper-and-pencil format</w:t>
            </w:r>
          </w:p>
          <w:p w14:paraId="56066B15" w14:textId="77777777" w:rsidR="00F157A0" w:rsidRPr="005736B4" w:rsidRDefault="00F157A0" w:rsidP="00F428E8">
            <w:pPr>
              <w:pStyle w:val="p1"/>
              <w:rPr>
                <w:rFonts w:ascii="Times New Roman" w:hAnsi="Times New Roman"/>
              </w:rPr>
            </w:pPr>
          </w:p>
          <w:p w14:paraId="792CF0F1" w14:textId="03E4C9D0" w:rsidR="00A745A6" w:rsidRPr="005736B4" w:rsidRDefault="00A745A6" w:rsidP="00F428E8">
            <w:pPr>
              <w:pStyle w:val="p1"/>
              <w:rPr>
                <w:rFonts w:ascii="Times New Roman" w:hAnsi="Times New Roman"/>
              </w:rPr>
            </w:pPr>
          </w:p>
        </w:tc>
      </w:tr>
      <w:tr w:rsidR="0005230F" w:rsidRPr="005736B4" w14:paraId="278709A4" w14:textId="4C24345A" w:rsidTr="00015EDB">
        <w:tc>
          <w:tcPr>
            <w:tcW w:w="0" w:type="auto"/>
          </w:tcPr>
          <w:p w14:paraId="2B617A66" w14:textId="77777777" w:rsidR="00A745A6" w:rsidRPr="005736B4" w:rsidRDefault="00A745A6" w:rsidP="00F428E8">
            <w:pPr>
              <w:pStyle w:val="p1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Length of the instrument</w:t>
            </w:r>
          </w:p>
        </w:tc>
        <w:tc>
          <w:tcPr>
            <w:tcW w:w="0" w:type="auto"/>
          </w:tcPr>
          <w:p w14:paraId="55A1525A" w14:textId="00C87A39" w:rsidR="00A745A6" w:rsidRPr="005736B4" w:rsidRDefault="00A745A6" w:rsidP="00FC0CCE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 xml:space="preserve">1 </w:t>
            </w:r>
            <w:r w:rsidR="00FC0CCE" w:rsidRPr="005736B4">
              <w:rPr>
                <w:rFonts w:ascii="Times New Roman" w:hAnsi="Times New Roman"/>
              </w:rPr>
              <w:t>item</w:t>
            </w:r>
          </w:p>
        </w:tc>
        <w:tc>
          <w:tcPr>
            <w:tcW w:w="0" w:type="auto"/>
          </w:tcPr>
          <w:p w14:paraId="28E1227C" w14:textId="78B3E477" w:rsidR="00A745A6" w:rsidRPr="005736B4" w:rsidRDefault="00A745A6" w:rsidP="00A745A6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 xml:space="preserve">1 </w:t>
            </w:r>
            <w:r w:rsidR="00FC0CCE" w:rsidRPr="005736B4">
              <w:rPr>
                <w:rFonts w:ascii="Times New Roman" w:hAnsi="Times New Roman"/>
              </w:rPr>
              <w:t>item</w:t>
            </w:r>
          </w:p>
        </w:tc>
        <w:tc>
          <w:tcPr>
            <w:tcW w:w="0" w:type="auto"/>
          </w:tcPr>
          <w:p w14:paraId="76D8A216" w14:textId="3789CFA1" w:rsidR="00A745A6" w:rsidRPr="005736B4" w:rsidRDefault="00A745A6" w:rsidP="00A745A6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 xml:space="preserve">1 </w:t>
            </w:r>
            <w:r w:rsidR="00FC0CCE" w:rsidRPr="005736B4">
              <w:rPr>
                <w:rFonts w:ascii="Times New Roman" w:hAnsi="Times New Roman"/>
              </w:rPr>
              <w:t>item</w:t>
            </w:r>
          </w:p>
        </w:tc>
        <w:tc>
          <w:tcPr>
            <w:tcW w:w="0" w:type="auto"/>
          </w:tcPr>
          <w:p w14:paraId="5FF4B614" w14:textId="3D716F49" w:rsidR="00A745A6" w:rsidRPr="005736B4" w:rsidRDefault="00A745A6" w:rsidP="00A745A6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 xml:space="preserve">1 </w:t>
            </w:r>
            <w:r w:rsidR="00FC0CCE" w:rsidRPr="005736B4">
              <w:rPr>
                <w:rFonts w:ascii="Times New Roman" w:hAnsi="Times New Roman"/>
              </w:rPr>
              <w:t>item</w:t>
            </w:r>
          </w:p>
        </w:tc>
        <w:tc>
          <w:tcPr>
            <w:tcW w:w="0" w:type="auto"/>
          </w:tcPr>
          <w:p w14:paraId="69E316AC" w14:textId="2E678FFE" w:rsidR="00A745A6" w:rsidRPr="005736B4" w:rsidRDefault="00FC0CC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1 item</w:t>
            </w:r>
            <w:r w:rsidR="00A745A6" w:rsidRPr="005736B4">
              <w:rPr>
                <w:rFonts w:ascii="Times New Roman" w:hAnsi="Times New Roman"/>
              </w:rPr>
              <w:t xml:space="preserve"> for pain</w:t>
            </w:r>
          </w:p>
          <w:p w14:paraId="5524A599" w14:textId="5A7FB5E2" w:rsidR="00A745A6" w:rsidRPr="005736B4" w:rsidRDefault="00A745A6" w:rsidP="00A745A6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1</w:t>
            </w:r>
            <w:r w:rsidR="00FC0CCE" w:rsidRPr="005736B4">
              <w:rPr>
                <w:rFonts w:ascii="Times New Roman" w:hAnsi="Times New Roman"/>
              </w:rPr>
              <w:t xml:space="preserve"> item </w:t>
            </w:r>
            <w:r w:rsidRPr="005736B4">
              <w:rPr>
                <w:rFonts w:ascii="Times New Roman" w:hAnsi="Times New Roman"/>
              </w:rPr>
              <w:t>for PGA</w:t>
            </w:r>
          </w:p>
          <w:p w14:paraId="1444D404" w14:textId="239C9D3F" w:rsidR="00A745A6" w:rsidRPr="005736B4" w:rsidRDefault="00FC46F7" w:rsidP="00A745A6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10</w:t>
            </w:r>
            <w:r w:rsidR="00A745A6" w:rsidRPr="005736B4">
              <w:rPr>
                <w:rFonts w:ascii="Times New Roman" w:hAnsi="Times New Roman"/>
              </w:rPr>
              <w:t xml:space="preserve"> </w:t>
            </w:r>
            <w:r w:rsidR="00FC0CCE" w:rsidRPr="005736B4">
              <w:rPr>
                <w:rFonts w:ascii="Times New Roman" w:hAnsi="Times New Roman"/>
              </w:rPr>
              <w:t>items</w:t>
            </w:r>
            <w:r w:rsidR="00A745A6" w:rsidRPr="005736B4">
              <w:rPr>
                <w:rFonts w:ascii="Times New Roman" w:hAnsi="Times New Roman"/>
              </w:rPr>
              <w:t xml:space="preserve"> for physical function</w:t>
            </w:r>
          </w:p>
          <w:p w14:paraId="4A494244" w14:textId="62685BF1" w:rsidR="00FC46F7" w:rsidRPr="005736B4" w:rsidRDefault="00BD3A13" w:rsidP="00A745A6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(</w:t>
            </w:r>
            <w:r w:rsidR="00FC46F7" w:rsidRPr="005736B4">
              <w:rPr>
                <w:rFonts w:ascii="Times New Roman" w:hAnsi="Times New Roman"/>
              </w:rPr>
              <w:t>3 additi</w:t>
            </w:r>
            <w:r w:rsidRPr="005736B4">
              <w:rPr>
                <w:rFonts w:ascii="Times New Roman" w:hAnsi="Times New Roman"/>
              </w:rPr>
              <w:t>onal informative questions about sleep, anxiety and depression)</w:t>
            </w:r>
          </w:p>
          <w:p w14:paraId="4A2C7B67" w14:textId="0C8E9632" w:rsidR="00A745A6" w:rsidRPr="005736B4" w:rsidRDefault="00A745A6" w:rsidP="00F428E8">
            <w:pPr>
              <w:pStyle w:val="p1"/>
              <w:rPr>
                <w:rFonts w:ascii="Times New Roman" w:hAnsi="Times New Roman"/>
              </w:rPr>
            </w:pPr>
          </w:p>
        </w:tc>
        <w:tc>
          <w:tcPr>
            <w:tcW w:w="0" w:type="auto"/>
          </w:tcPr>
          <w:p w14:paraId="23F942A1" w14:textId="46C88627" w:rsidR="00A745A6" w:rsidRPr="005736B4" w:rsidRDefault="00A745A6" w:rsidP="00FC0CCE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 xml:space="preserve">9 </w:t>
            </w:r>
            <w:r w:rsidR="00FC0CCE" w:rsidRPr="005736B4">
              <w:rPr>
                <w:rFonts w:ascii="Times New Roman" w:hAnsi="Times New Roman"/>
              </w:rPr>
              <w:t>items</w:t>
            </w:r>
          </w:p>
        </w:tc>
        <w:tc>
          <w:tcPr>
            <w:tcW w:w="0" w:type="auto"/>
          </w:tcPr>
          <w:p w14:paraId="2C7DDD7A" w14:textId="32EE63C3" w:rsidR="00A745A6" w:rsidRPr="005736B4" w:rsidRDefault="00A745A6" w:rsidP="00FC0CCE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 xml:space="preserve">12 </w:t>
            </w:r>
            <w:r w:rsidR="00FC0CCE" w:rsidRPr="005736B4">
              <w:rPr>
                <w:rFonts w:ascii="Times New Roman" w:hAnsi="Times New Roman"/>
              </w:rPr>
              <w:t>items</w:t>
            </w:r>
          </w:p>
        </w:tc>
      </w:tr>
      <w:tr w:rsidR="0005230F" w:rsidRPr="005736B4" w14:paraId="46FC8A75" w14:textId="73A653A1" w:rsidTr="00015EDB">
        <w:tc>
          <w:tcPr>
            <w:tcW w:w="0" w:type="auto"/>
          </w:tcPr>
          <w:p w14:paraId="0289AFA6" w14:textId="2F866443" w:rsidR="00A745A6" w:rsidRPr="005736B4" w:rsidRDefault="00A745A6" w:rsidP="00F428E8">
            <w:pPr>
              <w:pStyle w:val="p1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Completion time</w:t>
            </w:r>
          </w:p>
        </w:tc>
        <w:tc>
          <w:tcPr>
            <w:tcW w:w="0" w:type="auto"/>
          </w:tcPr>
          <w:p w14:paraId="77242953" w14:textId="7E760328" w:rsidR="00A745A6" w:rsidRPr="005736B4" w:rsidRDefault="00FC0CC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415253EF" w14:textId="0988FA3B" w:rsidR="00A745A6" w:rsidRPr="005736B4" w:rsidRDefault="00FC0CC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782FE6F6" w14:textId="0C41C00B" w:rsidR="00A745A6" w:rsidRPr="005736B4" w:rsidRDefault="00FC0CC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‘</w:t>
            </w:r>
            <w:r w:rsidR="00A745A6" w:rsidRPr="005736B4">
              <w:rPr>
                <w:rFonts w:ascii="Times New Roman" w:hAnsi="Times New Roman"/>
              </w:rPr>
              <w:t>Very quick test</w:t>
            </w:r>
            <w:r w:rsidRPr="005736B4">
              <w:rPr>
                <w:rFonts w:ascii="Times New Roman" w:hAnsi="Times New Roman"/>
              </w:rPr>
              <w:t>’</w:t>
            </w:r>
          </w:p>
        </w:tc>
        <w:tc>
          <w:tcPr>
            <w:tcW w:w="0" w:type="auto"/>
          </w:tcPr>
          <w:p w14:paraId="0E6ACF45" w14:textId="51711DF7" w:rsidR="00A745A6" w:rsidRPr="005736B4" w:rsidRDefault="00FC0CC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0609F4AF" w14:textId="587B6D42" w:rsidR="00A745A6" w:rsidRPr="005736B4" w:rsidRDefault="00C42E35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4EE33E2D" w14:textId="41445E2C" w:rsidR="00A745A6" w:rsidRPr="005736B4" w:rsidRDefault="00E6703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7ED51365" w14:textId="78B6B45F" w:rsidR="00A745A6" w:rsidRPr="005736B4" w:rsidRDefault="00A932C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Mean time 2.7 (95% CI 2.25-</w:t>
            </w:r>
            <w:r w:rsidR="00A745A6" w:rsidRPr="005736B4">
              <w:rPr>
                <w:rFonts w:ascii="Times New Roman" w:hAnsi="Times New Roman"/>
              </w:rPr>
              <w:t>2.88) minutes (paper version), 2.0 (95% CI 1.71 to 2.21) minutes (touch screen version)</w:t>
            </w:r>
          </w:p>
        </w:tc>
      </w:tr>
      <w:tr w:rsidR="0005230F" w:rsidRPr="005736B4" w14:paraId="64519643" w14:textId="4F55FBBB" w:rsidTr="00015EDB">
        <w:tc>
          <w:tcPr>
            <w:tcW w:w="0" w:type="auto"/>
          </w:tcPr>
          <w:p w14:paraId="61587CC6" w14:textId="77777777" w:rsidR="00A745A6" w:rsidRPr="005736B4" w:rsidRDefault="00A745A6" w:rsidP="00F428E8">
            <w:pPr>
              <w:pStyle w:val="p1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Patient’s required mental and physical ability level</w:t>
            </w:r>
          </w:p>
        </w:tc>
        <w:tc>
          <w:tcPr>
            <w:tcW w:w="0" w:type="auto"/>
          </w:tcPr>
          <w:p w14:paraId="1AB7A2B5" w14:textId="76DD986B" w:rsidR="00A745A6" w:rsidRPr="005736B4" w:rsidRDefault="00E6703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11E9A704" w14:textId="2E2D4A4A" w:rsidR="00A745A6" w:rsidRPr="005736B4" w:rsidRDefault="00E6703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35B16638" w14:textId="1A87D7D2" w:rsidR="00A745A6" w:rsidRPr="005736B4" w:rsidRDefault="00E6703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4BB8ECD7" w14:textId="686F4C15" w:rsidR="00A745A6" w:rsidRPr="005736B4" w:rsidRDefault="00E6703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4DDAF764" w14:textId="10C6B5B2" w:rsidR="00A745A6" w:rsidRPr="005736B4" w:rsidRDefault="00E6703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30A72075" w14:textId="32352F01" w:rsidR="00A745A6" w:rsidRPr="005736B4" w:rsidRDefault="00E6703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1694F515" w14:textId="3D58FBD3" w:rsidR="00A745A6" w:rsidRPr="005736B4" w:rsidRDefault="00E6703E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</w:tr>
      <w:tr w:rsidR="0005230F" w:rsidRPr="005736B4" w14:paraId="3CE578E4" w14:textId="6B8AF287" w:rsidTr="00015EDB">
        <w:tc>
          <w:tcPr>
            <w:tcW w:w="0" w:type="auto"/>
          </w:tcPr>
          <w:p w14:paraId="28FE6780" w14:textId="77777777" w:rsidR="00A745A6" w:rsidRPr="005736B4" w:rsidRDefault="00A745A6" w:rsidP="00F428E8">
            <w:pPr>
              <w:pStyle w:val="p1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Ease of standardization</w:t>
            </w:r>
          </w:p>
        </w:tc>
        <w:tc>
          <w:tcPr>
            <w:tcW w:w="0" w:type="auto"/>
          </w:tcPr>
          <w:p w14:paraId="42D56733" w14:textId="286007EC" w:rsidR="00A745A6" w:rsidRPr="005736B4" w:rsidRDefault="00EC128F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0FE4F73B" w14:textId="071CB610" w:rsidR="00A745A6" w:rsidRPr="005736B4" w:rsidRDefault="00EC128F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54684F4E" w14:textId="738148AB" w:rsidR="00A745A6" w:rsidRPr="005736B4" w:rsidRDefault="00EC128F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5DED54E5" w14:textId="41CDC58D" w:rsidR="00A745A6" w:rsidRPr="005736B4" w:rsidRDefault="00EC128F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7D764296" w14:textId="0E208EC3" w:rsidR="00A745A6" w:rsidRPr="005736B4" w:rsidRDefault="00EC128F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4C872552" w14:textId="12118ED5" w:rsidR="00A745A6" w:rsidRPr="005736B4" w:rsidRDefault="00EC128F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  <w:tc>
          <w:tcPr>
            <w:tcW w:w="0" w:type="auto"/>
          </w:tcPr>
          <w:p w14:paraId="77AF936D" w14:textId="46A13980" w:rsidR="00A745A6" w:rsidRPr="005736B4" w:rsidRDefault="00EC128F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t reported</w:t>
            </w:r>
          </w:p>
        </w:tc>
      </w:tr>
      <w:tr w:rsidR="0005230F" w:rsidRPr="005736B4" w14:paraId="4309A003" w14:textId="25B7B83B" w:rsidTr="00015EDB">
        <w:tc>
          <w:tcPr>
            <w:tcW w:w="0" w:type="auto"/>
          </w:tcPr>
          <w:p w14:paraId="4A5B9B2B" w14:textId="77777777" w:rsidR="00A745A6" w:rsidRPr="005736B4" w:rsidRDefault="00A745A6" w:rsidP="00F428E8">
            <w:pPr>
              <w:pStyle w:val="p1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Ease of score calculation</w:t>
            </w:r>
          </w:p>
        </w:tc>
        <w:tc>
          <w:tcPr>
            <w:tcW w:w="0" w:type="auto"/>
          </w:tcPr>
          <w:p w14:paraId="375CA061" w14:textId="2C495DC5" w:rsidR="00A745A6" w:rsidRPr="005736B4" w:rsidRDefault="00733983" w:rsidP="00861719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Raw score entered by patient</w:t>
            </w:r>
          </w:p>
        </w:tc>
        <w:tc>
          <w:tcPr>
            <w:tcW w:w="0" w:type="auto"/>
          </w:tcPr>
          <w:p w14:paraId="77818852" w14:textId="16199298" w:rsidR="00A745A6" w:rsidRPr="005736B4" w:rsidRDefault="00733983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Raw score entered by patient</w:t>
            </w:r>
          </w:p>
        </w:tc>
        <w:tc>
          <w:tcPr>
            <w:tcW w:w="0" w:type="auto"/>
          </w:tcPr>
          <w:p w14:paraId="518D2F31" w14:textId="338E53F6" w:rsidR="00A745A6" w:rsidRPr="005736B4" w:rsidRDefault="00733983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Raw score entered by patient</w:t>
            </w:r>
          </w:p>
        </w:tc>
        <w:tc>
          <w:tcPr>
            <w:tcW w:w="0" w:type="auto"/>
          </w:tcPr>
          <w:p w14:paraId="3F579EE3" w14:textId="5CAFA187" w:rsidR="00A745A6" w:rsidRPr="005736B4" w:rsidRDefault="00733983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Raw score entered by patient</w:t>
            </w:r>
          </w:p>
        </w:tc>
        <w:tc>
          <w:tcPr>
            <w:tcW w:w="0" w:type="auto"/>
          </w:tcPr>
          <w:p w14:paraId="761292DB" w14:textId="3FE75C40" w:rsidR="00C7165F" w:rsidRPr="005736B4" w:rsidRDefault="00C42E35" w:rsidP="00C7165F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5 to 10 seconds to calculate</w:t>
            </w:r>
            <w:r w:rsidR="003047E7" w:rsidRPr="005736B4">
              <w:rPr>
                <w:rFonts w:ascii="Times New Roman" w:hAnsi="Times New Roman"/>
              </w:rPr>
              <w:fldChar w:fldCharType="begin">
                <w:fldData xml:space="preserve">PEVuZE5vdGU+PENpdGU+PEF1dGhvcj5WYWtpbC1HaWxhbmk8L0F1dGhvcj48WWVhcj4yMDE4PC9Z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</w:fldData>
              </w:fldChar>
            </w:r>
            <w:r w:rsidR="003E3920" w:rsidRPr="005736B4">
              <w:rPr>
                <w:rFonts w:ascii="Times New Roman" w:hAnsi="Times New Roman"/>
              </w:rPr>
              <w:instrText xml:space="preserve"> ADDIN EN.CITE </w:instrText>
            </w:r>
            <w:r w:rsidR="003E3920" w:rsidRPr="005736B4">
              <w:rPr>
                <w:rFonts w:ascii="Times New Roman" w:hAnsi="Times New Roman"/>
              </w:rPr>
              <w:fldChar w:fldCharType="begin">
                <w:fldData xml:space="preserve">PEVuZE5vdGU+PENpdGU+PEF1dGhvcj5WYWtpbC1HaWxhbmk8L0F1dGhvcj48WWVhcj4yMDE4PC9Z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</w:fldData>
              </w:fldChar>
            </w:r>
            <w:r w:rsidR="003E3920" w:rsidRPr="005736B4">
              <w:rPr>
                <w:rFonts w:ascii="Times New Roman" w:hAnsi="Times New Roman"/>
              </w:rPr>
              <w:instrText xml:space="preserve"> ADDIN EN.CITE.DATA </w:instrText>
            </w:r>
            <w:r w:rsidR="003E3920" w:rsidRPr="005736B4">
              <w:rPr>
                <w:rFonts w:ascii="Times New Roman" w:hAnsi="Times New Roman"/>
              </w:rPr>
            </w:r>
            <w:r w:rsidR="003E3920" w:rsidRPr="005736B4">
              <w:rPr>
                <w:rFonts w:ascii="Times New Roman" w:hAnsi="Times New Roman"/>
              </w:rPr>
              <w:fldChar w:fldCharType="end"/>
            </w:r>
            <w:r w:rsidR="003047E7" w:rsidRPr="005736B4">
              <w:rPr>
                <w:rFonts w:ascii="Times New Roman" w:hAnsi="Times New Roman"/>
              </w:rPr>
            </w:r>
            <w:r w:rsidR="003047E7" w:rsidRPr="005736B4">
              <w:rPr>
                <w:rFonts w:ascii="Times New Roman" w:hAnsi="Times New Roman"/>
              </w:rPr>
              <w:fldChar w:fldCharType="separate"/>
            </w:r>
            <w:r w:rsidR="003E3920" w:rsidRPr="005736B4">
              <w:rPr>
                <w:rFonts w:ascii="Times New Roman" w:hAnsi="Times New Roman"/>
                <w:noProof/>
              </w:rPr>
              <w:t>[9,15]</w:t>
            </w:r>
            <w:r w:rsidR="003047E7" w:rsidRPr="005736B4">
              <w:rPr>
                <w:rFonts w:ascii="Times New Roman" w:hAnsi="Times New Roman"/>
              </w:rPr>
              <w:fldChar w:fldCharType="end"/>
            </w:r>
            <w:r w:rsidR="009604AD" w:rsidRPr="005736B4">
              <w:rPr>
                <w:rFonts w:ascii="Times New Roman" w:hAnsi="Times New Roman"/>
              </w:rPr>
              <w:t>. Formula</w:t>
            </w:r>
            <w:r w:rsidR="00733983" w:rsidRPr="005736B4">
              <w:rPr>
                <w:rFonts w:ascii="Times New Roman" w:hAnsi="Times New Roman"/>
              </w:rPr>
              <w:t>:</w:t>
            </w:r>
          </w:p>
          <w:p w14:paraId="6A505010" w14:textId="21BF098A" w:rsidR="005357DE" w:rsidRPr="005736B4" w:rsidRDefault="00C7165F" w:rsidP="005357DE">
            <w:pPr>
              <w:pStyle w:val="p1"/>
              <w:rPr>
                <w:rFonts w:ascii="Times New Roman" w:hAnsi="Times New Roman"/>
                <w:color w:val="auto"/>
              </w:rPr>
            </w:pPr>
            <w:r w:rsidRPr="005736B4">
              <w:rPr>
                <w:rFonts w:ascii="Times New Roman" w:hAnsi="Times New Roman"/>
              </w:rPr>
              <w:t>1</w:t>
            </w:r>
            <w:r w:rsidR="003047E7" w:rsidRPr="005736B4">
              <w:rPr>
                <w:rFonts w:ascii="Times New Roman" w:hAnsi="Times New Roman"/>
              </w:rPr>
              <w:t>.</w:t>
            </w:r>
            <w:r w:rsidRPr="005736B4">
              <w:rPr>
                <w:rFonts w:ascii="Times New Roman" w:hAnsi="Times New Roman"/>
              </w:rPr>
              <w:t xml:space="preserve"> </w:t>
            </w:r>
            <w:r w:rsidRPr="005736B4">
              <w:rPr>
                <w:rFonts w:ascii="Times New Roman" w:hAnsi="Times New Roman"/>
                <w:color w:val="auto"/>
              </w:rPr>
              <w:t xml:space="preserve">Add up the scores in questions 1-10 on </w:t>
            </w:r>
            <w:r w:rsidRPr="005736B4">
              <w:rPr>
                <w:rFonts w:ascii="Times New Roman" w:hAnsi="Times New Roman"/>
                <w:color w:val="auto"/>
              </w:rPr>
              <w:lastRenderedPageBreak/>
              <w:t>physical function</w:t>
            </w:r>
            <w:r w:rsidR="005357DE" w:rsidRPr="005736B4">
              <w:rPr>
                <w:rFonts w:ascii="Times New Roman" w:hAnsi="Times New Roman"/>
                <w:color w:val="auto"/>
              </w:rPr>
              <w:t>. Use the</w:t>
            </w:r>
          </w:p>
          <w:p w14:paraId="2BD4558B" w14:textId="0A1CA68B" w:rsidR="005357DE" w:rsidRPr="005736B4" w:rsidRDefault="005357DE" w:rsidP="005357D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formula provided to calculate the formal score (0-10). </w:t>
            </w:r>
          </w:p>
          <w:p w14:paraId="254D3BD0" w14:textId="38DDA94F" w:rsidR="00D53D73" w:rsidRPr="005736B4" w:rsidRDefault="00D53D73" w:rsidP="00D53D7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2</w:t>
            </w:r>
            <w:r w:rsidR="003047E7" w:rsidRPr="005736B4">
              <w:rPr>
                <w:rFonts w:ascii="Times New Roman" w:hAnsi="Times New Roman" w:cs="Times New Roman"/>
                <w:sz w:val="18"/>
                <w:szCs w:val="18"/>
              </w:rPr>
              <w:t>.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Enter the patient’s pain raw score (0-10) </w:t>
            </w:r>
          </w:p>
          <w:p w14:paraId="6DF5E1CF" w14:textId="7C286D6B" w:rsidR="00A16499" w:rsidRPr="005736B4" w:rsidRDefault="00A16499" w:rsidP="00D53D7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3</w:t>
            </w:r>
            <w:r w:rsidR="003047E7" w:rsidRPr="005736B4">
              <w:rPr>
                <w:rFonts w:ascii="Times New Roman" w:hAnsi="Times New Roman" w:cs="Times New Roman"/>
                <w:sz w:val="18"/>
                <w:szCs w:val="18"/>
              </w:rPr>
              <w:t>.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Enter the patient’s</w:t>
            </w:r>
            <w:r w:rsidR="00F13056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global assessment raw score (0-10)</w:t>
            </w:r>
          </w:p>
          <w:p w14:paraId="42BD056B" w14:textId="618B3189" w:rsidR="0009605F" w:rsidRPr="005736B4" w:rsidRDefault="0009605F" w:rsidP="0009605F">
            <w:pPr>
              <w:pStyle w:val="p1"/>
              <w:rPr>
                <w:rFonts w:ascii="Times New Roman" w:hAnsi="Times New Roman"/>
                <w:color w:val="auto"/>
              </w:rPr>
            </w:pPr>
            <w:r w:rsidRPr="005736B4">
              <w:rPr>
                <w:rFonts w:ascii="Times New Roman" w:hAnsi="Times New Roman"/>
              </w:rPr>
              <w:t>4</w:t>
            </w:r>
            <w:r w:rsidR="003047E7" w:rsidRPr="005736B4">
              <w:rPr>
                <w:rFonts w:ascii="Times New Roman" w:hAnsi="Times New Roman"/>
              </w:rPr>
              <w:t>.</w:t>
            </w:r>
            <w:r w:rsidRPr="005736B4">
              <w:rPr>
                <w:rFonts w:ascii="Times New Roman" w:hAnsi="Times New Roman"/>
              </w:rPr>
              <w:t xml:space="preserve"> </w:t>
            </w:r>
            <w:r w:rsidRPr="005736B4">
              <w:rPr>
                <w:rFonts w:ascii="Times New Roman" w:hAnsi="Times New Roman"/>
                <w:color w:val="auto"/>
              </w:rPr>
              <w:t>Add the total score (0-30) from questions 1, 2, and 3 and en</w:t>
            </w:r>
            <w:r w:rsidR="00E058E4">
              <w:rPr>
                <w:rFonts w:ascii="Times New Roman" w:hAnsi="Times New Roman"/>
                <w:color w:val="auto"/>
              </w:rPr>
              <w:t>ter them as the patient’s RAPID</w:t>
            </w:r>
            <w:r w:rsidRPr="005736B4">
              <w:rPr>
                <w:rFonts w:ascii="Times New Roman" w:hAnsi="Times New Roman"/>
                <w:color w:val="auto"/>
              </w:rPr>
              <w:t>3 cumulative score.</w:t>
            </w:r>
          </w:p>
          <w:p w14:paraId="141349F9" w14:textId="35FAA3F3" w:rsidR="00C7165F" w:rsidRPr="005736B4" w:rsidRDefault="007B5ED6" w:rsidP="00C7165F">
            <w:pPr>
              <w:pStyle w:val="p1"/>
              <w:rPr>
                <w:rFonts w:ascii="Times New Roman" w:hAnsi="Times New Roman"/>
                <w:color w:val="auto"/>
              </w:rPr>
            </w:pPr>
            <w:r w:rsidRPr="005736B4">
              <w:rPr>
                <w:rFonts w:ascii="Times New Roman" w:hAnsi="Times New Roman"/>
                <w:color w:val="auto"/>
              </w:rPr>
              <w:t>5</w:t>
            </w:r>
            <w:r w:rsidR="003047E7" w:rsidRPr="005736B4">
              <w:rPr>
                <w:rFonts w:ascii="Times New Roman" w:hAnsi="Times New Roman"/>
                <w:color w:val="auto"/>
              </w:rPr>
              <w:t>.</w:t>
            </w:r>
            <w:r w:rsidRPr="005736B4">
              <w:rPr>
                <w:rFonts w:ascii="Times New Roman" w:hAnsi="Times New Roman"/>
                <w:color w:val="auto"/>
              </w:rPr>
              <w:t xml:space="preserve"> Use a conversion table provided to </w:t>
            </w:r>
            <w:r w:rsidRPr="005736B4">
              <w:rPr>
                <w:rFonts w:ascii="Times New Roman" w:hAnsi="Times New Roman"/>
              </w:rPr>
              <w:t>simplify the patient’s weighed RAPID3 score</w:t>
            </w:r>
          </w:p>
        </w:tc>
        <w:tc>
          <w:tcPr>
            <w:tcW w:w="0" w:type="auto"/>
          </w:tcPr>
          <w:p w14:paraId="79844551" w14:textId="3436B520" w:rsidR="009604AD" w:rsidRPr="005736B4" w:rsidRDefault="009604AD" w:rsidP="009604A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Calculation time not reported. Formula: </w:t>
            </w:r>
          </w:p>
          <w:p w14:paraId="496AB98D" w14:textId="77777777" w:rsidR="009604AD" w:rsidRPr="005736B4" w:rsidRDefault="009604AD" w:rsidP="009604A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33E982C5" w14:textId="1E006BED" w:rsidR="009604AD" w:rsidRPr="005736B4" w:rsidRDefault="009604AD" w:rsidP="009604A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PsAID final value=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PsAID1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(pain) NRS value (range 0- 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>10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0.174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PsAID2 (fatigue) NRS value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>(range 0–10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0.131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PsAID3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(skin) NRS value (range 0–10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0.121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PsAID4 (work and/or</w:t>
            </w:r>
          </w:p>
          <w:p w14:paraId="66E0D3FD" w14:textId="188426F7" w:rsidR="009604AD" w:rsidRPr="005736B4" w:rsidRDefault="009604AD" w:rsidP="009604A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leisure acti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>vities) NRS value (range 0–10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0.110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PsAID5 (function) NRS value (range</w:t>
            </w:r>
            <w:r w:rsidR="00745938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>0–10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0.107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(PsAID6 (discomfort) NRS value (range 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>0–10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8B4E20" w:rsidRPr="005736B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0.098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PsAID7 (sleep) NRS value</w:t>
            </w:r>
          </w:p>
          <w:p w14:paraId="5A317F6E" w14:textId="4134887F" w:rsidR="009604AD" w:rsidRPr="005736B4" w:rsidRDefault="008B4E20" w:rsidP="009604A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range 0–10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0.089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(PsAID8 (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oping) NRS value (range 0–10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0.087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(PsAID9 (anxiety) NRS</w:t>
            </w:r>
          </w:p>
          <w:p w14:paraId="37F275BB" w14:textId="231EB5A4" w:rsidR="009604AD" w:rsidRPr="005736B4" w:rsidRDefault="008B4E20" w:rsidP="009604A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value (range 0–10)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x</w:t>
            </w:r>
            <w:r w:rsidR="00481B82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0.085)</w:t>
            </w:r>
          </w:p>
          <w:p w14:paraId="6B389E02" w14:textId="77777777" w:rsidR="00A745A6" w:rsidRPr="005736B4" w:rsidRDefault="00A745A6" w:rsidP="00F428E8">
            <w:pPr>
              <w:pStyle w:val="p1"/>
              <w:rPr>
                <w:rFonts w:ascii="Times New Roman" w:hAnsi="Times New Roman"/>
              </w:rPr>
            </w:pPr>
          </w:p>
          <w:p w14:paraId="14237E30" w14:textId="77777777" w:rsidR="00C7165F" w:rsidRPr="005736B4" w:rsidRDefault="00C7165F" w:rsidP="00F428E8">
            <w:pPr>
              <w:pStyle w:val="p1"/>
              <w:rPr>
                <w:rFonts w:ascii="Times New Roman" w:hAnsi="Times New Roman"/>
              </w:rPr>
            </w:pPr>
          </w:p>
        </w:tc>
        <w:tc>
          <w:tcPr>
            <w:tcW w:w="0" w:type="auto"/>
          </w:tcPr>
          <w:p w14:paraId="31C593AC" w14:textId="77777777" w:rsidR="008B4E20" w:rsidRPr="005736B4" w:rsidRDefault="008B4E20" w:rsidP="008B4E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 xml:space="preserve">Calculation time not reported. Formula: </w:t>
            </w:r>
          </w:p>
          <w:p w14:paraId="763CB3D3" w14:textId="77777777" w:rsidR="009604AD" w:rsidRPr="005736B4" w:rsidRDefault="009604AD" w:rsidP="009604A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4321139B" w14:textId="0A628FF7" w:rsidR="009604AD" w:rsidRPr="005736B4" w:rsidRDefault="009604AD" w:rsidP="009604A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PsAID final value</w:t>
            </w:r>
            <w:r w:rsidR="00745938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=</w:t>
            </w:r>
            <w:r w:rsidR="00745938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PsAID1 (pain) NRS value (range 0–10)</w:t>
            </w:r>
            <w:r w:rsidR="00745938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x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3)</w:t>
            </w:r>
            <w:r w:rsidR="00745938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="00745938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PsAID2 (fatigue) NRS value (range</w:t>
            </w:r>
            <w:r w:rsidR="00112230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0–10)</w:t>
            </w:r>
            <w:r w:rsidR="00745938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x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2)</w:t>
            </w:r>
            <w:r w:rsidR="00745938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="00745938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PsAID3</w:t>
            </w:r>
            <w:r w:rsidR="00745938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(skin) NRS value (range 0–10) x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2)</w:t>
            </w:r>
            <w:r w:rsidR="00745938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="00112230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PsAID4 (Work and/or leisure activities) NRS</w:t>
            </w:r>
          </w:p>
          <w:p w14:paraId="66F9F23B" w14:textId="6FE1CE06" w:rsidR="009604AD" w:rsidRPr="005736B4" w:rsidRDefault="00745938" w:rsidP="009604A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value (range 0–10) x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2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(PsAID5 (fu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nction) NRS value (range 0–10) x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2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(PsAID6 (discomfort) NRS</w:t>
            </w:r>
          </w:p>
          <w:p w14:paraId="1B2492B9" w14:textId="7C5161BF" w:rsidR="009604AD" w:rsidRPr="005736B4" w:rsidRDefault="00745938" w:rsidP="009604A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value (range 0–10) x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2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(PsAID7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(sleep) NRS value (range 0–10) x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2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(PsAID8 (coping) NRS value</w:t>
            </w:r>
            <w:r w:rsidR="00112230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(range 0–10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x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1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(PsAID9 (a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nxiety) NRS value (range 0–10) x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1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(PsAID10 (embarrassment) NRS</w:t>
            </w:r>
          </w:p>
          <w:p w14:paraId="651D8B36" w14:textId="350B44CB" w:rsidR="009604AD" w:rsidRPr="005736B4" w:rsidRDefault="00745938" w:rsidP="009604A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value (range 0–10) x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1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+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(PsAID11 (socia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l life) NRS value (range 0–10) x </w:t>
            </w:r>
            <w:r w:rsidR="00112230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1) + (PsAID12 </w:t>
            </w:r>
            <w:r w:rsidR="009604AD" w:rsidRPr="005736B4">
              <w:rPr>
                <w:rFonts w:ascii="Times New Roman" w:hAnsi="Times New Roman" w:cs="Times New Roman"/>
                <w:sz w:val="18"/>
                <w:szCs w:val="18"/>
              </w:rPr>
              <w:t>(depression)</w:t>
            </w:r>
          </w:p>
          <w:p w14:paraId="30ACA73E" w14:textId="428F8B1D" w:rsidR="00A745A6" w:rsidRPr="005736B4" w:rsidRDefault="009604AD" w:rsidP="0011223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RS value (range 0–10)</w:t>
            </w:r>
            <w:r w:rsidR="00745938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x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). The total is divided by 20.</w:t>
            </w:r>
          </w:p>
        </w:tc>
      </w:tr>
      <w:tr w:rsidR="0005230F" w:rsidRPr="005736B4" w14:paraId="7F1F9038" w14:textId="5386C4A8" w:rsidTr="00015EDB">
        <w:tc>
          <w:tcPr>
            <w:tcW w:w="0" w:type="auto"/>
          </w:tcPr>
          <w:p w14:paraId="393667E8" w14:textId="77777777" w:rsidR="00A745A6" w:rsidRPr="005736B4" w:rsidRDefault="00A745A6" w:rsidP="00F428E8">
            <w:pPr>
              <w:pStyle w:val="p1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lastRenderedPageBreak/>
              <w:t>Cost of an instrument</w:t>
            </w:r>
          </w:p>
        </w:tc>
        <w:tc>
          <w:tcPr>
            <w:tcW w:w="0" w:type="auto"/>
          </w:tcPr>
          <w:p w14:paraId="773D005A" w14:textId="79C89948" w:rsidR="00A745A6" w:rsidRPr="005736B4" w:rsidRDefault="00D81F3B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 (free of charge)</w:t>
            </w:r>
          </w:p>
        </w:tc>
        <w:tc>
          <w:tcPr>
            <w:tcW w:w="0" w:type="auto"/>
          </w:tcPr>
          <w:p w14:paraId="7A436B10" w14:textId="1FAD5AA4" w:rsidR="00A745A6" w:rsidRPr="005736B4" w:rsidRDefault="00D81F3B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 (free of charge)</w:t>
            </w:r>
          </w:p>
        </w:tc>
        <w:tc>
          <w:tcPr>
            <w:tcW w:w="0" w:type="auto"/>
          </w:tcPr>
          <w:p w14:paraId="57DE808E" w14:textId="587B063D" w:rsidR="00A745A6" w:rsidRPr="005736B4" w:rsidRDefault="00D81F3B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 (free of charge)</w:t>
            </w:r>
          </w:p>
        </w:tc>
        <w:tc>
          <w:tcPr>
            <w:tcW w:w="0" w:type="auto"/>
          </w:tcPr>
          <w:p w14:paraId="076F3416" w14:textId="02AB4900" w:rsidR="00A745A6" w:rsidRPr="005736B4" w:rsidRDefault="00D81F3B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 (free of charge)</w:t>
            </w:r>
          </w:p>
        </w:tc>
        <w:tc>
          <w:tcPr>
            <w:tcW w:w="0" w:type="auto"/>
          </w:tcPr>
          <w:p w14:paraId="12D45165" w14:textId="40D23F5D" w:rsidR="00814D02" w:rsidRPr="005736B4" w:rsidRDefault="00814D02" w:rsidP="00814D0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Free of charge for use in academic setting</w:t>
            </w:r>
          </w:p>
          <w:p w14:paraId="22BE71C6" w14:textId="76434F9A" w:rsidR="00A745A6" w:rsidRPr="005736B4" w:rsidRDefault="00814D02" w:rsidP="00814D02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Charges apply for pharmaceutical companies</w:t>
            </w:r>
          </w:p>
        </w:tc>
        <w:tc>
          <w:tcPr>
            <w:tcW w:w="0" w:type="auto"/>
          </w:tcPr>
          <w:p w14:paraId="74335039" w14:textId="132D4BEC" w:rsidR="00A745A6" w:rsidRPr="005736B4" w:rsidRDefault="00A745A6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 (free of charge)</w:t>
            </w:r>
          </w:p>
        </w:tc>
        <w:tc>
          <w:tcPr>
            <w:tcW w:w="0" w:type="auto"/>
          </w:tcPr>
          <w:p w14:paraId="6F9989D3" w14:textId="4BC64A84" w:rsidR="00A745A6" w:rsidRPr="005736B4" w:rsidRDefault="00A745A6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No (free of charge)</w:t>
            </w:r>
          </w:p>
        </w:tc>
      </w:tr>
      <w:tr w:rsidR="0005230F" w:rsidRPr="005736B4" w14:paraId="78042F6F" w14:textId="70494BE0" w:rsidTr="00015EDB">
        <w:tc>
          <w:tcPr>
            <w:tcW w:w="0" w:type="auto"/>
          </w:tcPr>
          <w:p w14:paraId="78ECB122" w14:textId="77777777" w:rsidR="00A745A6" w:rsidRPr="005736B4" w:rsidRDefault="00A745A6" w:rsidP="00F428E8">
            <w:pPr>
              <w:pStyle w:val="p1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Required equipment</w:t>
            </w:r>
          </w:p>
        </w:tc>
        <w:tc>
          <w:tcPr>
            <w:tcW w:w="0" w:type="auto"/>
          </w:tcPr>
          <w:p w14:paraId="2B546674" w14:textId="6A20A560" w:rsidR="00A745A6" w:rsidRPr="005736B4" w:rsidRDefault="00587322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Paper and pencil or digital device</w:t>
            </w:r>
          </w:p>
        </w:tc>
        <w:tc>
          <w:tcPr>
            <w:tcW w:w="0" w:type="auto"/>
          </w:tcPr>
          <w:p w14:paraId="5FEB48C7" w14:textId="027A3FBA" w:rsidR="00A745A6" w:rsidRPr="005736B4" w:rsidRDefault="00587322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Paper and pencil or digital device</w:t>
            </w:r>
          </w:p>
        </w:tc>
        <w:tc>
          <w:tcPr>
            <w:tcW w:w="0" w:type="auto"/>
          </w:tcPr>
          <w:p w14:paraId="49006B41" w14:textId="26EB62E7" w:rsidR="00A745A6" w:rsidRPr="005736B4" w:rsidRDefault="00587322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Paper and pencil or digital device</w:t>
            </w:r>
          </w:p>
        </w:tc>
        <w:tc>
          <w:tcPr>
            <w:tcW w:w="0" w:type="auto"/>
          </w:tcPr>
          <w:p w14:paraId="6053F5EC" w14:textId="2F3E0D14" w:rsidR="00A745A6" w:rsidRPr="005736B4" w:rsidRDefault="00587322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Paper and pencil or digital device</w:t>
            </w:r>
          </w:p>
        </w:tc>
        <w:tc>
          <w:tcPr>
            <w:tcW w:w="0" w:type="auto"/>
          </w:tcPr>
          <w:p w14:paraId="71B997DF" w14:textId="7A88803B" w:rsidR="00A745A6" w:rsidRPr="005736B4" w:rsidRDefault="00587322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Paper and pencil or digital device</w:t>
            </w:r>
          </w:p>
        </w:tc>
        <w:tc>
          <w:tcPr>
            <w:tcW w:w="0" w:type="auto"/>
          </w:tcPr>
          <w:p w14:paraId="46F0C3B1" w14:textId="61AC5653" w:rsidR="00A745A6" w:rsidRPr="005736B4" w:rsidRDefault="00587322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Paper and pencil or digital device</w:t>
            </w:r>
          </w:p>
        </w:tc>
        <w:tc>
          <w:tcPr>
            <w:tcW w:w="0" w:type="auto"/>
          </w:tcPr>
          <w:p w14:paraId="1D9025C2" w14:textId="2B788C30" w:rsidR="00A745A6" w:rsidRPr="005736B4" w:rsidRDefault="00587322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Paper and pencil or digital device</w:t>
            </w:r>
          </w:p>
        </w:tc>
      </w:tr>
      <w:tr w:rsidR="0005230F" w:rsidRPr="005736B4" w14:paraId="16D92F61" w14:textId="3E054FC1" w:rsidTr="00015EDB">
        <w:tc>
          <w:tcPr>
            <w:tcW w:w="0" w:type="auto"/>
          </w:tcPr>
          <w:p w14:paraId="539CA50B" w14:textId="77777777" w:rsidR="00A745A6" w:rsidRPr="005736B4" w:rsidRDefault="00A745A6" w:rsidP="00F428E8">
            <w:pPr>
              <w:pStyle w:val="p1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Availability in different settings</w:t>
            </w:r>
          </w:p>
        </w:tc>
        <w:tc>
          <w:tcPr>
            <w:tcW w:w="0" w:type="auto"/>
          </w:tcPr>
          <w:p w14:paraId="3B746A3E" w14:textId="79F2BDD8" w:rsidR="00A745A6" w:rsidRPr="005736B4" w:rsidRDefault="0005230F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Used in clinical practice and clinical trials</w:t>
            </w:r>
          </w:p>
        </w:tc>
        <w:tc>
          <w:tcPr>
            <w:tcW w:w="0" w:type="auto"/>
          </w:tcPr>
          <w:p w14:paraId="7C1C9ECB" w14:textId="509F2159" w:rsidR="00A745A6" w:rsidRPr="005736B4" w:rsidRDefault="0005230F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Used in clinical practice and clinical trials</w:t>
            </w:r>
          </w:p>
        </w:tc>
        <w:tc>
          <w:tcPr>
            <w:tcW w:w="0" w:type="auto"/>
          </w:tcPr>
          <w:p w14:paraId="40D99FC8" w14:textId="03CF2BE7" w:rsidR="00A745A6" w:rsidRPr="005736B4" w:rsidRDefault="0005230F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Used in clinical practice and clinical trials</w:t>
            </w:r>
          </w:p>
        </w:tc>
        <w:tc>
          <w:tcPr>
            <w:tcW w:w="0" w:type="auto"/>
          </w:tcPr>
          <w:p w14:paraId="7104BC84" w14:textId="3DD3E4DB" w:rsidR="00A745A6" w:rsidRPr="005736B4" w:rsidRDefault="0005230F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Used in clinical practice and clinical trials</w:t>
            </w:r>
          </w:p>
        </w:tc>
        <w:tc>
          <w:tcPr>
            <w:tcW w:w="0" w:type="auto"/>
          </w:tcPr>
          <w:p w14:paraId="5F7E99A5" w14:textId="0276965A" w:rsidR="00A745A6" w:rsidRPr="005736B4" w:rsidRDefault="0005230F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Initially developed for Rheumatoid Arthritis. Later used across multiple rheumatologic conditions. Used in clinical practice and clinical trials.</w:t>
            </w:r>
          </w:p>
        </w:tc>
        <w:tc>
          <w:tcPr>
            <w:tcW w:w="0" w:type="auto"/>
          </w:tcPr>
          <w:p w14:paraId="6CD17581" w14:textId="1125831F" w:rsidR="00A745A6" w:rsidRPr="005736B4" w:rsidRDefault="00A745A6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Intended for clinical trials</w:t>
            </w:r>
          </w:p>
        </w:tc>
        <w:tc>
          <w:tcPr>
            <w:tcW w:w="0" w:type="auto"/>
          </w:tcPr>
          <w:p w14:paraId="3A95C043" w14:textId="6723F594" w:rsidR="00A745A6" w:rsidRPr="005736B4" w:rsidRDefault="00A745A6" w:rsidP="00F428E8">
            <w:pPr>
              <w:pStyle w:val="p1"/>
              <w:rPr>
                <w:rFonts w:ascii="Times New Roman" w:hAnsi="Times New Roman"/>
              </w:rPr>
            </w:pPr>
            <w:r w:rsidRPr="005736B4">
              <w:rPr>
                <w:rFonts w:ascii="Times New Roman" w:hAnsi="Times New Roman"/>
              </w:rPr>
              <w:t>Intended for clinical practice</w:t>
            </w:r>
          </w:p>
        </w:tc>
      </w:tr>
    </w:tbl>
    <w:p w14:paraId="48F0ED5F" w14:textId="77777777" w:rsidR="00046EF8" w:rsidRDefault="00046EF8" w:rsidP="00314257">
      <w:pPr>
        <w:jc w:val="both"/>
        <w:rPr>
          <w:rFonts w:ascii="Times New Roman" w:hAnsi="Times New Roman" w:cs="Times New Roman"/>
          <w:b/>
          <w:sz w:val="22"/>
          <w:szCs w:val="22"/>
        </w:rPr>
      </w:pPr>
    </w:p>
    <w:p w14:paraId="43E7E4A1" w14:textId="1BA5E532" w:rsidR="0031111D" w:rsidRPr="009778E0" w:rsidRDefault="001220E3" w:rsidP="00314257">
      <w:pPr>
        <w:jc w:val="both"/>
        <w:rPr>
          <w:rFonts w:ascii="Times New Roman" w:hAnsi="Times New Roman" w:cs="Times New Roman"/>
          <w:bCs/>
          <w:color w:val="000000"/>
          <w:sz w:val="20"/>
          <w:szCs w:val="21"/>
        </w:rPr>
      </w:pPr>
      <w:r w:rsidRPr="009778E0">
        <w:rPr>
          <w:rFonts w:ascii="Times New Roman" w:hAnsi="Times New Roman" w:cs="Times New Roman"/>
          <w:bCs/>
          <w:color w:val="000000"/>
          <w:sz w:val="20"/>
          <w:szCs w:val="21"/>
        </w:rPr>
        <w:lastRenderedPageBreak/>
        <w:t>PGA, Patient Global Assessment; RAPID3, Routine Assessment Patient Index Data 3; PsAID, Psoriatic Arthritis Impact of Disease; VAS, Visual Analogue Scale; NRS, Numeric Rating Scale</w:t>
      </w:r>
      <w:r w:rsidR="00F63759" w:rsidRPr="009778E0">
        <w:rPr>
          <w:rFonts w:ascii="Times New Roman" w:hAnsi="Times New Roman" w:cs="Times New Roman"/>
          <w:bCs/>
          <w:color w:val="000000"/>
          <w:sz w:val="20"/>
          <w:szCs w:val="21"/>
        </w:rPr>
        <w:t>; CI, Confidence Interval</w:t>
      </w:r>
    </w:p>
    <w:p w14:paraId="06DA764E" w14:textId="77777777" w:rsidR="001220E3" w:rsidRDefault="001220E3" w:rsidP="00314257">
      <w:pPr>
        <w:jc w:val="both"/>
        <w:rPr>
          <w:rFonts w:ascii="Times New Roman" w:hAnsi="Times New Roman" w:cs="Times New Roman"/>
          <w:b/>
          <w:sz w:val="22"/>
          <w:szCs w:val="22"/>
        </w:rPr>
      </w:pPr>
    </w:p>
    <w:p w14:paraId="473C5E31" w14:textId="77777777" w:rsidR="007105E4" w:rsidRDefault="007105E4" w:rsidP="005B3508">
      <w:pPr>
        <w:pStyle w:val="p1"/>
        <w:numPr>
          <w:ilvl w:val="0"/>
          <w:numId w:val="23"/>
        </w:numPr>
        <w:rPr>
          <w:rFonts w:ascii="Times New Roman" w:hAnsi="Times New Roman"/>
          <w:b/>
          <w:sz w:val="22"/>
          <w:szCs w:val="22"/>
        </w:rPr>
        <w:sectPr w:rsidR="007105E4" w:rsidSect="000471E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210CB349" w14:textId="22F8CF10" w:rsidR="005B3508" w:rsidRPr="005B3508" w:rsidRDefault="009F3093" w:rsidP="009F3093">
      <w:pPr>
        <w:pStyle w:val="p1"/>
        <w:rPr>
          <w:rFonts w:ascii="Times New Roman" w:hAnsi="Times New Roman"/>
          <w:b/>
          <w:sz w:val="22"/>
          <w:szCs w:val="22"/>
        </w:rPr>
      </w:pPr>
      <w:r>
        <w:rPr>
          <w:rFonts w:ascii="Times New Roman" w:hAnsi="Times New Roman"/>
          <w:b/>
          <w:sz w:val="22"/>
          <w:szCs w:val="22"/>
        </w:rPr>
        <w:lastRenderedPageBreak/>
        <w:t xml:space="preserve">F. </w:t>
      </w:r>
      <w:r w:rsidR="005B3508" w:rsidRPr="005B3508">
        <w:rPr>
          <w:rFonts w:ascii="Times New Roman" w:hAnsi="Times New Roman"/>
          <w:b/>
          <w:sz w:val="22"/>
          <w:szCs w:val="22"/>
        </w:rPr>
        <w:t>Information on interpretability of PROMs</w:t>
      </w:r>
    </w:p>
    <w:p w14:paraId="7F46B9C1" w14:textId="69844840" w:rsidR="005B3508" w:rsidRPr="005B3508" w:rsidRDefault="005B3508" w:rsidP="005B3508">
      <w:pPr>
        <w:rPr>
          <w:rFonts w:ascii="Times New Roman" w:hAnsi="Times New Roman" w:cs="Times New Roman"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95"/>
        <w:gridCol w:w="1060"/>
        <w:gridCol w:w="1380"/>
        <w:gridCol w:w="1014"/>
        <w:gridCol w:w="941"/>
        <w:gridCol w:w="2292"/>
        <w:gridCol w:w="2107"/>
        <w:gridCol w:w="3161"/>
      </w:tblGrid>
      <w:tr w:rsidR="00FB66BA" w:rsidRPr="005736B4" w14:paraId="2B485D54" w14:textId="77777777" w:rsidTr="001A6FAC">
        <w:tc>
          <w:tcPr>
            <w:tcW w:w="0" w:type="auto"/>
            <w:vAlign w:val="center"/>
          </w:tcPr>
          <w:p w14:paraId="575110D5" w14:textId="77777777" w:rsidR="00D15967" w:rsidRPr="005736B4" w:rsidRDefault="00D15967" w:rsidP="001A6FAC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PROM</w:t>
            </w:r>
          </w:p>
        </w:tc>
        <w:tc>
          <w:tcPr>
            <w:tcW w:w="0" w:type="auto"/>
            <w:vAlign w:val="center"/>
          </w:tcPr>
          <w:p w14:paraId="3CB28EB1" w14:textId="12D4BCC2" w:rsidR="00D15967" w:rsidRPr="005736B4" w:rsidRDefault="00A70FB3" w:rsidP="001A6FAC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Ref.</w:t>
            </w:r>
          </w:p>
        </w:tc>
        <w:tc>
          <w:tcPr>
            <w:tcW w:w="0" w:type="auto"/>
            <w:vAlign w:val="center"/>
          </w:tcPr>
          <w:p w14:paraId="5BFF8E9F" w14:textId="6819B145" w:rsidR="00D15967" w:rsidRPr="005736B4" w:rsidRDefault="00D15967" w:rsidP="001A6FAC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Distribution of scores in the study population</w:t>
            </w:r>
          </w:p>
        </w:tc>
        <w:tc>
          <w:tcPr>
            <w:tcW w:w="0" w:type="auto"/>
            <w:vAlign w:val="center"/>
          </w:tcPr>
          <w:p w14:paraId="760F6265" w14:textId="77777777" w:rsidR="00D15967" w:rsidRPr="005736B4" w:rsidRDefault="00D15967" w:rsidP="001A6FAC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% of missing items and % of missing total scores</w:t>
            </w:r>
          </w:p>
        </w:tc>
        <w:tc>
          <w:tcPr>
            <w:tcW w:w="0" w:type="auto"/>
            <w:vAlign w:val="center"/>
          </w:tcPr>
          <w:p w14:paraId="473EA777" w14:textId="77777777" w:rsidR="00D15967" w:rsidRPr="005736B4" w:rsidRDefault="00D15967" w:rsidP="001A6FAC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Floor and ceiling effects</w:t>
            </w:r>
          </w:p>
        </w:tc>
        <w:tc>
          <w:tcPr>
            <w:tcW w:w="0" w:type="auto"/>
            <w:vAlign w:val="center"/>
          </w:tcPr>
          <w:p w14:paraId="49AB53ED" w14:textId="77777777" w:rsidR="00D15967" w:rsidRPr="005736B4" w:rsidRDefault="00D15967" w:rsidP="001A6FAC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Scores and change scores available for relevant (sub)groups</w:t>
            </w:r>
          </w:p>
        </w:tc>
        <w:tc>
          <w:tcPr>
            <w:tcW w:w="0" w:type="auto"/>
            <w:vAlign w:val="center"/>
          </w:tcPr>
          <w:p w14:paraId="4CBF80D1" w14:textId="77777777" w:rsidR="00D15967" w:rsidRPr="005736B4" w:rsidRDefault="00D15967" w:rsidP="001A6FAC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Minimal Important Change (MIC) or Minimal Important Difference (MID)</w:t>
            </w:r>
          </w:p>
        </w:tc>
        <w:tc>
          <w:tcPr>
            <w:tcW w:w="0" w:type="auto"/>
            <w:vAlign w:val="center"/>
          </w:tcPr>
          <w:p w14:paraId="69BDA3F8" w14:textId="058E5802" w:rsidR="00D15967" w:rsidRPr="005736B4" w:rsidRDefault="004D7C3C" w:rsidP="001A6FAC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Cut-</w:t>
            </w:r>
            <w:r w:rsidR="00D71364">
              <w:rPr>
                <w:rFonts w:ascii="Times New Roman" w:hAnsi="Times New Roman" w:cs="Times New Roman"/>
                <w:b/>
                <w:sz w:val="18"/>
                <w:szCs w:val="18"/>
              </w:rPr>
              <w:t>off values</w:t>
            </w: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for </w:t>
            </w:r>
            <w:r w:rsidR="00D71364">
              <w:rPr>
                <w:rFonts w:ascii="Times New Roman" w:hAnsi="Times New Roman" w:cs="Times New Roman"/>
                <w:b/>
                <w:sz w:val="18"/>
                <w:szCs w:val="18"/>
              </w:rPr>
              <w:t>Disease Activity [</w:t>
            </w:r>
            <w:r w:rsidR="00EF3FC1"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Remission</w:t>
            </w:r>
            <w:r w:rsidR="00093D01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 (REM)</w:t>
            </w:r>
            <w:r w:rsidR="00EF3FC1"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/</w:t>
            </w: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M</w:t>
            </w: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inimal </w:t>
            </w:r>
            <w:r w:rsidR="00EF3FC1"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D</w:t>
            </w: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isease </w:t>
            </w:r>
            <w:r w:rsidR="00EF3FC1"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A</w:t>
            </w:r>
            <w:r>
              <w:rPr>
                <w:rFonts w:ascii="Times New Roman" w:hAnsi="Times New Roman" w:cs="Times New Roman"/>
                <w:b/>
                <w:sz w:val="18"/>
                <w:szCs w:val="18"/>
              </w:rPr>
              <w:t>ctivity (MDA)</w:t>
            </w:r>
            <w:r w:rsidR="00D71364">
              <w:rPr>
                <w:rFonts w:ascii="Times New Roman" w:hAnsi="Times New Roman" w:cs="Times New Roman"/>
                <w:b/>
                <w:sz w:val="18"/>
                <w:szCs w:val="18"/>
              </w:rPr>
              <w:t>]</w:t>
            </w:r>
          </w:p>
        </w:tc>
      </w:tr>
      <w:tr w:rsidR="00FB66BA" w:rsidRPr="005736B4" w14:paraId="124DC63E" w14:textId="77777777" w:rsidTr="00CE5D7B">
        <w:tc>
          <w:tcPr>
            <w:tcW w:w="0" w:type="auto"/>
            <w:vAlign w:val="center"/>
          </w:tcPr>
          <w:p w14:paraId="12311923" w14:textId="513A242F" w:rsidR="00D15967" w:rsidRPr="005736B4" w:rsidRDefault="00D15967" w:rsidP="00CE5D7B">
            <w:pPr>
              <w:pStyle w:val="p1"/>
              <w:rPr>
                <w:rFonts w:ascii="Times New Roman" w:hAnsi="Times New Roman"/>
                <w:b/>
              </w:rPr>
            </w:pPr>
            <w:r w:rsidRPr="005736B4">
              <w:rPr>
                <w:rFonts w:ascii="Times New Roman" w:hAnsi="Times New Roman"/>
                <w:b/>
              </w:rPr>
              <w:t>PGA-arthritis VAS</w:t>
            </w:r>
          </w:p>
        </w:tc>
        <w:tc>
          <w:tcPr>
            <w:tcW w:w="0" w:type="auto"/>
          </w:tcPr>
          <w:p w14:paraId="3AA2578A" w14:textId="7680F503" w:rsidR="00D15967" w:rsidRPr="005736B4" w:rsidRDefault="00C732ED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auli et al. 2011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saTwvQXV0aG9yPjxZZWFyPjIwMTE8L1llYXI+PFJl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saTwvQXV0aG9yPjxZZWFyPjIwMTE8L1llYXI+PFJl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3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009E2158" w14:textId="2918E1FC" w:rsidR="00D15967" w:rsidRPr="005736B4" w:rsidRDefault="00D15967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edian 47 (range 22–69)</w:t>
            </w:r>
          </w:p>
        </w:tc>
        <w:tc>
          <w:tcPr>
            <w:tcW w:w="0" w:type="auto"/>
          </w:tcPr>
          <w:p w14:paraId="4D71E756" w14:textId="5121551D" w:rsidR="00D15967" w:rsidRPr="005736B4" w:rsidRDefault="00D15967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25C4BB31" w14:textId="36BBE6AB" w:rsidR="00D15967" w:rsidRPr="005736B4" w:rsidRDefault="00D15967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5D04AA9D" w14:textId="77777777" w:rsidR="001B3206" w:rsidRPr="005736B4" w:rsidRDefault="00D15967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ean (range) scores</w:t>
            </w:r>
            <w:r w:rsidR="001B3206" w:rsidRPr="005736B4">
              <w:rPr>
                <w:rFonts w:ascii="Times New Roman" w:hAnsi="Times New Roman" w:cs="Times New Roman"/>
                <w:sz w:val="18"/>
                <w:szCs w:val="18"/>
              </w:rPr>
              <w:t>: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  <w:p w14:paraId="7C84FB69" w14:textId="77777777" w:rsidR="001B3206" w:rsidRPr="005736B4" w:rsidRDefault="001B320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</w:t>
            </w:r>
            <w:r w:rsidR="00D15967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olyarticular 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A: 47 (22–71)</w:t>
            </w:r>
          </w:p>
          <w:p w14:paraId="074E09CA" w14:textId="3A0B8D8F" w:rsidR="00D15967" w:rsidRPr="005736B4" w:rsidRDefault="001B320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O</w:t>
            </w:r>
            <w:r w:rsidR="00D15967" w:rsidRPr="005736B4">
              <w:rPr>
                <w:rFonts w:ascii="Times New Roman" w:hAnsi="Times New Roman" w:cs="Times New Roman"/>
                <w:sz w:val="18"/>
                <w:szCs w:val="18"/>
              </w:rPr>
              <w:t>ligoarticular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PsA:</w:t>
            </w:r>
          </w:p>
          <w:p w14:paraId="58203067" w14:textId="77777777" w:rsidR="001B3206" w:rsidRPr="005736B4" w:rsidRDefault="001B320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50 (20–71)</w:t>
            </w:r>
          </w:p>
          <w:p w14:paraId="226918F1" w14:textId="77777777" w:rsidR="001B3206" w:rsidRPr="005736B4" w:rsidRDefault="001B320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A</w:t>
            </w:r>
            <w:r w:rsidR="00D15967" w:rsidRPr="005736B4">
              <w:rPr>
                <w:rFonts w:ascii="Times New Roman" w:hAnsi="Times New Roman" w:cs="Times New Roman"/>
                <w:sz w:val="18"/>
                <w:szCs w:val="18"/>
              </w:rPr>
              <w:t>xial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PsA: 45 (21–60)</w:t>
            </w:r>
          </w:p>
          <w:p w14:paraId="57DA4CB1" w14:textId="632FF964" w:rsidR="00D15967" w:rsidRPr="005736B4" w:rsidRDefault="001B320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</w:t>
            </w:r>
            <w:r w:rsidR="00D15967" w:rsidRPr="005736B4">
              <w:rPr>
                <w:rFonts w:ascii="Times New Roman" w:hAnsi="Times New Roman" w:cs="Times New Roman"/>
                <w:sz w:val="18"/>
                <w:szCs w:val="18"/>
              </w:rPr>
              <w:t>istal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PsA:</w:t>
            </w:r>
            <w:r w:rsidR="00D15967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58</w:t>
            </w:r>
          </w:p>
          <w:p w14:paraId="28A73FF8" w14:textId="77777777" w:rsidR="001B3206" w:rsidRPr="005736B4" w:rsidRDefault="001B320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29–77)</w:t>
            </w:r>
          </w:p>
          <w:p w14:paraId="350091D5" w14:textId="77777777" w:rsidR="001B3206" w:rsidRPr="005736B4" w:rsidRDefault="001B320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utilans PsA :</w:t>
            </w:r>
            <w:r w:rsidR="00D15967" w:rsidRPr="005736B4">
              <w:rPr>
                <w:rFonts w:ascii="Times New Roman" w:hAnsi="Times New Roman" w:cs="Times New Roman"/>
                <w:sz w:val="18"/>
                <w:szCs w:val="18"/>
              </w:rPr>
              <w:t>54 (32–7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3)</w:t>
            </w:r>
          </w:p>
          <w:p w14:paraId="6CBD18FC" w14:textId="7BC097AC" w:rsidR="00D15967" w:rsidRPr="005736B4" w:rsidRDefault="001B320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</w:t>
            </w:r>
            <w:r w:rsidR="00D15967" w:rsidRPr="005736B4">
              <w:rPr>
                <w:rFonts w:ascii="Times New Roman" w:hAnsi="Times New Roman" w:cs="Times New Roman"/>
                <w:sz w:val="18"/>
                <w:szCs w:val="18"/>
              </w:rPr>
              <w:t>ore than one subset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:</w:t>
            </w:r>
            <w:r w:rsidR="00D15967"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36 (20–60)</w:t>
            </w:r>
          </w:p>
        </w:tc>
        <w:tc>
          <w:tcPr>
            <w:tcW w:w="0" w:type="auto"/>
          </w:tcPr>
          <w:p w14:paraId="2D7470F6" w14:textId="51CEC816" w:rsidR="00D15967" w:rsidRPr="005736B4" w:rsidRDefault="00BB4F39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671E591E" w14:textId="46769F23" w:rsidR="00D15967" w:rsidRPr="005736B4" w:rsidRDefault="00D973B9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</w:tr>
      <w:tr w:rsidR="00FB66BA" w:rsidRPr="005736B4" w14:paraId="7038A55D" w14:textId="77777777" w:rsidTr="00CE5D7B">
        <w:tc>
          <w:tcPr>
            <w:tcW w:w="0" w:type="auto"/>
            <w:vMerge w:val="restart"/>
            <w:vAlign w:val="center"/>
          </w:tcPr>
          <w:p w14:paraId="4CBAF30B" w14:textId="71E76986" w:rsidR="00CE5D7B" w:rsidRPr="005736B4" w:rsidRDefault="00CE5D7B" w:rsidP="00CE5D7B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PGA-arthritis NRS</w:t>
            </w:r>
          </w:p>
        </w:tc>
        <w:tc>
          <w:tcPr>
            <w:tcW w:w="0" w:type="auto"/>
          </w:tcPr>
          <w:p w14:paraId="3C71E3C2" w14:textId="5314A5F4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Eder et al. 2015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Eder&lt;/Author&gt;&lt;Year&gt;2015&lt;/Year&gt;&lt;RecNum&gt;30&lt;/RecNum&gt;&lt;DisplayText&gt;[4]&lt;/DisplayText&gt;&lt;record&gt;&lt;rec-number&gt;30&lt;/rec-number&gt;&lt;foreign-keys&gt;&lt;key app="EN" db-id="epx5w5fewt9er4ea02svrra49rd9aawf9pfz" timestamp="1513173707"&gt;30&lt;/key&gt;&lt;/foreign-keys&gt;&lt;ref-type name="Journal Article"&gt;17&lt;/ref-type&gt;&lt;contributors&gt;&lt;authors&gt;&lt;author&gt;Eder, L.&lt;/author&gt;&lt;author&gt;Thavaneswaran, A.&lt;/author&gt;&lt;author&gt;Chandran, V.&lt;/author&gt;&lt;author&gt;Cook, R.&lt;/author&gt;&lt;author&gt;Gladman, D. D.&lt;/author&gt;&lt;/authors&gt;&lt;/contributors&gt;&lt;auth-address&gt;Centre for Prognosis Studies in the Rheumatic Diseases, Toronto Western Hospital, Toronto, Ontario, Canada.&lt;/auth-address&gt;&lt;titles&gt;&lt;title&gt;Factors explaining the discrepancy between physician and patient global assessment of joint and skin disease activity in psoriatic arthritis patients&lt;/title&gt;&lt;secondary-title&gt;Arthritis Care Res (Hoboken)&lt;/secondary-title&gt;&lt;alt-title&gt;Arthritis care &amp;amp; research&lt;/alt-title&gt;&lt;/titles&gt;&lt;periodical&gt;&lt;full-title&gt;Arthritis Care Res (Hoboken)&lt;/full-title&gt;&lt;abbr-1&gt;Arthritis care &amp;amp; research&lt;/abbr-1&gt;&lt;/periodical&gt;&lt;alt-periodical&gt;&lt;full-title&gt;Arthritis Care Res (Hoboken)&lt;/full-title&gt;&lt;abbr-1&gt;Arthritis care &amp;amp; research&lt;/abbr-1&gt;&lt;/alt-periodical&gt;&lt;pages&gt;264-72&lt;/pages&gt;&lt;volume&gt;67&lt;/volume&gt;&lt;number&gt;2&lt;/number&gt;&lt;edition&gt;2014/07/23&lt;/edition&gt;&lt;keywords&gt;&lt;keyword&gt;Arthritis, Psoriatic/*diagnosis&lt;/keyword&gt;&lt;keyword&gt;Cross-Sectional Studies&lt;/keyword&gt;&lt;keyword&gt;Female&lt;/keyword&gt;&lt;keyword&gt;Humans&lt;/keyword&gt;&lt;keyword&gt;Male&lt;/keyword&gt;&lt;keyword&gt;Middle Aged&lt;/keyword&gt;&lt;keyword&gt;*Physicians&lt;/keyword&gt;&lt;keyword&gt;*Self-Assessment&lt;/keyword&gt;&lt;/keywords&gt;&lt;dates&gt;&lt;year&gt;2015&lt;/year&gt;&lt;pub-dates&gt;&lt;date&gt;Feb&lt;/date&gt;&lt;/pub-dates&gt;&lt;/dates&gt;&lt;isbn&gt;2151-464x&lt;/isbn&gt;&lt;accession-num&gt;25047020&lt;/accession-num&gt;&lt;urls&gt;&lt;related-urls&gt;&lt;url&gt;http://onlinelibrary.wiley.com/store/10.1002/acr.22401/asset/acr22401.pdf?v=1&amp;amp;t=j12q8msu&amp;amp;s=7f238db5afe792523d8e03c31fc39bfa3bc36052&lt;/url&gt;&lt;/related-urls&gt;&lt;/urls&gt;&lt;electronic-resource-num&gt;10.1002/acr.22401&lt;/electronic-resource-num&gt;&lt;remote-database-provider&gt;NLM&lt;/remote-database-provider&gt;&lt;language&gt;eng&lt;/language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4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3B0AC184" w14:textId="01051E8E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ean (SD) 3.97  (2.67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Eder&lt;/Author&gt;&lt;Year&gt;2015&lt;/Year&gt;&lt;RecNum&gt;30&lt;/RecNum&gt;&lt;DisplayText&gt;[4]&lt;/DisplayText&gt;&lt;record&gt;&lt;rec-number&gt;30&lt;/rec-number&gt;&lt;foreign-keys&gt;&lt;key app="EN" db-id="epx5w5fewt9er4ea02svrra49rd9aawf9pfz" timestamp="1513173707"&gt;30&lt;/key&gt;&lt;/foreign-keys&gt;&lt;ref-type name="Journal Article"&gt;17&lt;/ref-type&gt;&lt;contributors&gt;&lt;authors&gt;&lt;author&gt;Eder, L.&lt;/author&gt;&lt;author&gt;Thavaneswaran, A.&lt;/author&gt;&lt;author&gt;Chandran, V.&lt;/author&gt;&lt;author&gt;Cook, R.&lt;/author&gt;&lt;author&gt;Gladman, D. D.&lt;/author&gt;&lt;/authors&gt;&lt;/contributors&gt;&lt;auth-address&gt;Centre for Prognosis Studies in the Rheumatic Diseases, Toronto Western Hospital, Toronto, Ontario, Canada.&lt;/auth-address&gt;&lt;titles&gt;&lt;title&gt;Factors explaining the discrepancy between physician and patient global assessment of joint and skin disease activity in psoriatic arthritis patients&lt;/title&gt;&lt;secondary-title&gt;Arthritis Care Res (Hoboken)&lt;/secondary-title&gt;&lt;alt-title&gt;Arthritis care &amp;amp; research&lt;/alt-title&gt;&lt;/titles&gt;&lt;periodical&gt;&lt;full-title&gt;Arthritis Care Res (Hoboken)&lt;/full-title&gt;&lt;abbr-1&gt;Arthritis care &amp;amp; research&lt;/abbr-1&gt;&lt;/periodical&gt;&lt;alt-periodical&gt;&lt;full-title&gt;Arthritis Care Res (Hoboken)&lt;/full-title&gt;&lt;abbr-1&gt;Arthritis care &amp;amp; research&lt;/abbr-1&gt;&lt;/alt-periodical&gt;&lt;pages&gt;264-72&lt;/pages&gt;&lt;volume&gt;67&lt;/volume&gt;&lt;number&gt;2&lt;/number&gt;&lt;edition&gt;2014/07/23&lt;/edition&gt;&lt;keywords&gt;&lt;keyword&gt;Arthritis, Psoriatic/*diagnosis&lt;/keyword&gt;&lt;keyword&gt;Cross-Sectional Studies&lt;/keyword&gt;&lt;keyword&gt;Female&lt;/keyword&gt;&lt;keyword&gt;Humans&lt;/keyword&gt;&lt;keyword&gt;Male&lt;/keyword&gt;&lt;keyword&gt;Middle Aged&lt;/keyword&gt;&lt;keyword&gt;*Physicians&lt;/keyword&gt;&lt;keyword&gt;*Self-Assessment&lt;/keyword&gt;&lt;/keywords&gt;&lt;dates&gt;&lt;year&gt;2015&lt;/year&gt;&lt;pub-dates&gt;&lt;date&gt;Feb&lt;/date&gt;&lt;/pub-dates&gt;&lt;/dates&gt;&lt;isbn&gt;2151-464x&lt;/isbn&gt;&lt;accession-num&gt;25047020&lt;/accession-num&gt;&lt;urls&gt;&lt;related-urls&gt;&lt;url&gt;http://onlinelibrary.wiley.com/store/10.1002/acr.22401/asset/acr22401.pdf?v=1&amp;amp;t=j12q8msu&amp;amp;s=7f238db5afe792523d8e03c31fc39bfa3bc36052&lt;/url&gt;&lt;/related-urls&gt;&lt;/urls&gt;&lt;electronic-resource-num&gt;10.1002/acr.22401&lt;/electronic-resource-num&gt;&lt;remote-database-provider&gt;NLM&lt;/remote-database-provider&gt;&lt;language&gt;eng&lt;/language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4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26AEBA99" w14:textId="59FDEFFF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edian (IQR) 4 (2–6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Eder&lt;/Author&gt;&lt;Year&gt;2015&lt;/Year&gt;&lt;RecNum&gt;30&lt;/RecNum&gt;&lt;DisplayText&gt;[4]&lt;/DisplayText&gt;&lt;record&gt;&lt;rec-number&gt;30&lt;/rec-number&gt;&lt;foreign-keys&gt;&lt;key app="EN" db-id="epx5w5fewt9er4ea02svrra49rd9aawf9pfz" timestamp="1513173707"&gt;30&lt;/key&gt;&lt;/foreign-keys&gt;&lt;ref-type name="Journal Article"&gt;17&lt;/ref-type&gt;&lt;contributors&gt;&lt;authors&gt;&lt;author&gt;Eder, L.&lt;/author&gt;&lt;author&gt;Thavaneswaran, A.&lt;/author&gt;&lt;author&gt;Chandran, V.&lt;/author&gt;&lt;author&gt;Cook, R.&lt;/author&gt;&lt;author&gt;Gladman, D. D.&lt;/author&gt;&lt;/authors&gt;&lt;/contributors&gt;&lt;auth-address&gt;Centre for Prognosis Studies in the Rheumatic Diseases, Toronto Western Hospital, Toronto, Ontario, Canada.&lt;/auth-address&gt;&lt;titles&gt;&lt;title&gt;Factors explaining the discrepancy between physician and patient global assessment of joint and skin disease activity in psoriatic arthritis patients&lt;/title&gt;&lt;secondary-title&gt;Arthritis Care Res (Hoboken)&lt;/secondary-title&gt;&lt;alt-title&gt;Arthritis care &amp;amp; research&lt;/alt-title&gt;&lt;/titles&gt;&lt;periodical&gt;&lt;full-title&gt;Arthritis Care Res (Hoboken)&lt;/full-title&gt;&lt;abbr-1&gt;Arthritis care &amp;amp; research&lt;/abbr-1&gt;&lt;/periodical&gt;&lt;alt-periodical&gt;&lt;full-title&gt;Arthritis Care Res (Hoboken)&lt;/full-title&gt;&lt;abbr-1&gt;Arthritis care &amp;amp; research&lt;/abbr-1&gt;&lt;/alt-periodical&gt;&lt;pages&gt;264-72&lt;/pages&gt;&lt;volume&gt;67&lt;/volume&gt;&lt;number&gt;2&lt;/number&gt;&lt;edition&gt;2014/07/23&lt;/edition&gt;&lt;keywords&gt;&lt;keyword&gt;Arthritis, Psoriatic/*diagnosis&lt;/keyword&gt;&lt;keyword&gt;Cross-Sectional Studies&lt;/keyword&gt;&lt;keyword&gt;Female&lt;/keyword&gt;&lt;keyword&gt;Humans&lt;/keyword&gt;&lt;keyword&gt;Male&lt;/keyword&gt;&lt;keyword&gt;Middle Aged&lt;/keyword&gt;&lt;keyword&gt;*Physicians&lt;/keyword&gt;&lt;keyword&gt;*Self-Assessment&lt;/keyword&gt;&lt;/keywords&gt;&lt;dates&gt;&lt;year&gt;2015&lt;/year&gt;&lt;pub-dates&gt;&lt;date&gt;Feb&lt;/date&gt;&lt;/pub-dates&gt;&lt;/dates&gt;&lt;isbn&gt;2151-464x&lt;/isbn&gt;&lt;accession-num&gt;25047020&lt;/accession-num&gt;&lt;urls&gt;&lt;related-urls&gt;&lt;url&gt;http://onlinelibrary.wiley.com/store/10.1002/acr.22401/asset/acr22401.pdf?v=1&amp;amp;t=j12q8msu&amp;amp;s=7f238db5afe792523d8e03c31fc39bfa3bc36052&lt;/url&gt;&lt;/related-urls&gt;&lt;/urls&gt;&lt;electronic-resource-num&gt;10.1002/acr.22401&lt;/electronic-resource-num&gt;&lt;remote-database-provider&gt;NLM&lt;/remote-database-provider&gt;&lt;language&gt;eng&lt;/language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4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18394AAA" w14:textId="5BDC74E9" w:rsidR="00CE5D7B" w:rsidRPr="005736B4" w:rsidRDefault="00CE5D7B" w:rsidP="00C53E7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ean (SD) 5.6 (2.5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xsaTwvQXV0aG9yPjxZZWFyPjIwMTY8L1llYXI+PFJl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xsaTwvQXV0aG9yPjxZZWFyPjIwMTY8L1llYXI+PFJl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68F20F62" w14:textId="5834EB9C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29450236" w14:textId="013F9FA9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5772A2C3" w14:textId="10511E30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63DB082D" w14:textId="42F7D0EA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64D5916B" w14:textId="38166797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</w:tr>
      <w:tr w:rsidR="00FB66BA" w:rsidRPr="005736B4" w14:paraId="1977F5AD" w14:textId="77777777" w:rsidTr="00D15967">
        <w:tc>
          <w:tcPr>
            <w:tcW w:w="0" w:type="auto"/>
            <w:vMerge/>
          </w:tcPr>
          <w:p w14:paraId="64FD693F" w14:textId="77777777" w:rsidR="00CE5D7B" w:rsidRPr="005736B4" w:rsidRDefault="00CE5D7B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</w:tcPr>
          <w:p w14:paraId="68BB8DEB" w14:textId="19B53D14" w:rsidR="00CE5D7B" w:rsidRPr="005736B4" w:rsidRDefault="00CE5D7B" w:rsidP="00C53E7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alli et al. 2016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xsaTwvQXV0aG9yPjxZZWFyPjIwMTY8L1llYXI+PFJl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xsaTwvQXV0aG9yPjxZZWFyPjIwMTY8L1llYXI+PFJl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7E40701F" w14:textId="46D491E2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ean (SD) 5.6  (2.5)</w:t>
            </w:r>
          </w:p>
        </w:tc>
        <w:tc>
          <w:tcPr>
            <w:tcW w:w="0" w:type="auto"/>
          </w:tcPr>
          <w:p w14:paraId="091A49DB" w14:textId="68991D4E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508FFBF2" w14:textId="550634F7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3EC16541" w14:textId="0BCEA09F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1C564F80" w14:textId="10F4BD0B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36348FA8" w14:textId="18051B33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</w:tr>
      <w:tr w:rsidR="00FB66BA" w:rsidRPr="005736B4" w14:paraId="522DAE61" w14:textId="77777777" w:rsidTr="00CE5D7B">
        <w:tc>
          <w:tcPr>
            <w:tcW w:w="0" w:type="auto"/>
            <w:vMerge w:val="restart"/>
            <w:vAlign w:val="center"/>
          </w:tcPr>
          <w:p w14:paraId="3C586E6E" w14:textId="38AEC0DA" w:rsidR="00CE5D7B" w:rsidRPr="005736B4" w:rsidRDefault="00CE5D7B" w:rsidP="00CE5D7B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PGA-Psoriatic Arthritis VAS</w:t>
            </w:r>
          </w:p>
        </w:tc>
        <w:tc>
          <w:tcPr>
            <w:tcW w:w="0" w:type="auto"/>
          </w:tcPr>
          <w:p w14:paraId="1B3E01F8" w14:textId="1A0D7680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auli et al. 2011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saTwvQXV0aG9yPjxZZWFyPjIwMTE8L1llYXI+PFJl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saTwvQXV0aG9yPjxZZWFyPjIwMTE8L1llYXI+PFJl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3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7CF7C2E1" w14:textId="77777777" w:rsidR="00CE5D7B" w:rsidRPr="005736B4" w:rsidRDefault="00CE5D7B" w:rsidP="00D66C2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edian 49 (range 25-66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saTwvQXV0aG9yPjxZZWFyPjIwMTE8L1llYXI+PFJl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YXVsaTwvQXV0aG9yPjxZZWFyPjIwMTE8L1llYXI+PFJl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3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0DD0753B" w14:textId="320299E4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</w:tcPr>
          <w:p w14:paraId="112E1CFF" w14:textId="27C13370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311B1DD5" w14:textId="39DF264E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40CD5747" w14:textId="77777777" w:rsidR="00CE5D7B" w:rsidRPr="005736B4" w:rsidRDefault="00CE5D7B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Mean (range) scores: </w:t>
            </w:r>
          </w:p>
          <w:p w14:paraId="209A0993" w14:textId="743C6E38" w:rsidR="00CE5D7B" w:rsidRPr="005736B4" w:rsidRDefault="00CE5D7B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olyarticular PsA: 30 (14–62)</w:t>
            </w:r>
          </w:p>
          <w:p w14:paraId="506E0A84" w14:textId="77777777" w:rsidR="00CE5D7B" w:rsidRPr="005736B4" w:rsidRDefault="00CE5D7B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Oligoarticular PsA:</w:t>
            </w:r>
          </w:p>
          <w:p w14:paraId="28965A0C" w14:textId="7E026707" w:rsidR="00CE5D7B" w:rsidRPr="005736B4" w:rsidRDefault="00CE5D7B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20 (9–51)</w:t>
            </w:r>
          </w:p>
          <w:p w14:paraId="2B094E02" w14:textId="49BB9BF3" w:rsidR="00CE5D7B" w:rsidRPr="005736B4" w:rsidRDefault="00CE5D7B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Axial PsA: 30 (14–68)</w:t>
            </w:r>
          </w:p>
          <w:p w14:paraId="1F027FCA" w14:textId="77777777" w:rsidR="00CE5D7B" w:rsidRPr="005736B4" w:rsidRDefault="00CE5D7B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istal PsA: 58</w:t>
            </w:r>
          </w:p>
          <w:p w14:paraId="3DED32C9" w14:textId="10AA3FEA" w:rsidR="00CE5D7B" w:rsidRPr="005736B4" w:rsidRDefault="00CE5D7B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25–77)</w:t>
            </w:r>
          </w:p>
          <w:p w14:paraId="4FC23105" w14:textId="54EB5539" w:rsidR="00CE5D7B" w:rsidRPr="005736B4" w:rsidRDefault="00CE5D7B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utilans PsA: 34 (4–74)</w:t>
            </w:r>
          </w:p>
          <w:p w14:paraId="78543AE2" w14:textId="40E723C2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ore than one subset: 30 (15–50)</w:t>
            </w:r>
          </w:p>
        </w:tc>
        <w:tc>
          <w:tcPr>
            <w:tcW w:w="0" w:type="auto"/>
          </w:tcPr>
          <w:p w14:paraId="5263ED62" w14:textId="23CA4BD2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5E96970D" w14:textId="22CB6AFE" w:rsidR="00CE5D7B" w:rsidRPr="005736B4" w:rsidRDefault="00CE5D7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</w:tr>
      <w:tr w:rsidR="00FB66BA" w:rsidRPr="005736B4" w14:paraId="11433A80" w14:textId="77777777" w:rsidTr="00D15967">
        <w:tc>
          <w:tcPr>
            <w:tcW w:w="0" w:type="auto"/>
            <w:vMerge/>
          </w:tcPr>
          <w:p w14:paraId="08D26C9A" w14:textId="77777777" w:rsidR="004D7C3C" w:rsidRPr="005736B4" w:rsidRDefault="004D7C3C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</w:tcPr>
          <w:p w14:paraId="0B9D0A05" w14:textId="5FB17F12" w:rsidR="004D7C3C" w:rsidRPr="005736B4" w:rsidRDefault="004D7C3C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Lubrano et al. 2015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dWJyYW5vPC9BdXRob3I+PFllYXI+MjAxNTwvWWVhcj48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MdWJyYW5vPC9BdXRob3I+PFllYXI+MjAxNTwvWWVhcj48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6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57C1236F" w14:textId="77777777" w:rsidR="004D7C3C" w:rsidRPr="005736B4" w:rsidRDefault="004D7C3C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edian</w:t>
            </w:r>
          </w:p>
          <w:p w14:paraId="22960C87" w14:textId="27793A82" w:rsidR="004D7C3C" w:rsidRPr="005736B4" w:rsidRDefault="004D7C3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(25th–75th percentile) 59 (45–70)</w:t>
            </w:r>
          </w:p>
        </w:tc>
        <w:tc>
          <w:tcPr>
            <w:tcW w:w="0" w:type="auto"/>
          </w:tcPr>
          <w:p w14:paraId="716B5F0C" w14:textId="70C65741" w:rsidR="004D7C3C" w:rsidRPr="005736B4" w:rsidRDefault="004D7C3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3F2A3E8E" w14:textId="040E4424" w:rsidR="004D7C3C" w:rsidRPr="005736B4" w:rsidRDefault="004D7C3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52AE9657" w14:textId="1B94478A" w:rsidR="004D7C3C" w:rsidRPr="005736B4" w:rsidRDefault="004D7C3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0ECA6FC2" w14:textId="2289487C" w:rsidR="004D7C3C" w:rsidRPr="005736B4" w:rsidRDefault="004D7C3C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46D8E60F" w14:textId="77777777" w:rsidR="004D7C3C" w:rsidRPr="005736B4" w:rsidRDefault="004D7C3C" w:rsidP="00406C9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oncordance expressed as Cohen K coefficient between PGA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u w:val="thick"/>
              </w:rPr>
              <w:t>&lt;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20 mm and MDA: 0.72-0.73</w:t>
            </w:r>
          </w:p>
          <w:p w14:paraId="072E2B63" w14:textId="09FEBA19" w:rsidR="004D7C3C" w:rsidRPr="005736B4" w:rsidRDefault="004D7C3C" w:rsidP="00406C99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Sensitivity, specificity and likelihood ratio of PGA for the MDA were 0.76-0.91; 0.81-0.94; 4.9-14.8, respectively</w:t>
            </w:r>
          </w:p>
        </w:tc>
      </w:tr>
      <w:tr w:rsidR="00FB66BA" w:rsidRPr="005736B4" w14:paraId="4A11D7C6" w14:textId="77777777" w:rsidTr="000E3D16">
        <w:tc>
          <w:tcPr>
            <w:tcW w:w="0" w:type="auto"/>
            <w:vMerge w:val="restart"/>
            <w:vAlign w:val="center"/>
          </w:tcPr>
          <w:p w14:paraId="4C08768D" w14:textId="3D3A1AA4" w:rsidR="000E3D16" w:rsidRPr="005736B4" w:rsidRDefault="000E3D16" w:rsidP="000E3D16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lastRenderedPageBreak/>
              <w:t>PGA-Psoriatic Arthritis NRS</w:t>
            </w:r>
          </w:p>
        </w:tc>
        <w:tc>
          <w:tcPr>
            <w:tcW w:w="0" w:type="auto"/>
          </w:tcPr>
          <w:p w14:paraId="4B93CF0E" w14:textId="6CD3FF29" w:rsidR="000E3D16" w:rsidRPr="005736B4" w:rsidRDefault="000E3D16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Leung et al. 2011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Leung&lt;/Author&gt;&lt;Year&gt;2012&lt;/Year&gt;&lt;RecNum&gt;16&lt;/RecNum&gt;&lt;DisplayText&gt;[7]&lt;/DisplayText&gt;&lt;record&gt;&lt;rec-number&gt;16&lt;/rec-number&gt;&lt;foreign-keys&gt;&lt;key app="EN" db-id="epx5w5fewt9er4ea02svrra49rd9aawf9pfz" timestamp="1513173707"&gt;16&lt;/key&gt;&lt;/foreign-keys&gt;&lt;ref-type name="Journal Article"&gt;17&lt;/ref-type&gt;&lt;contributors&gt;&lt;authors&gt;&lt;author&gt;Leung, Y. Y.&lt;/author&gt;&lt;author&gt;Ho, K. W.&lt;/author&gt;&lt;author&gt;Zhu, T. Y.&lt;/author&gt;&lt;author&gt;Tam, L. S.&lt;/author&gt;&lt;author&gt;Kun, E. W.&lt;/author&gt;&lt;author&gt;Li, E. K.&lt;/author&gt;&lt;/authors&gt;&lt;/contributors&gt;&lt;auth-address&gt;Department of Rheumatology and Immunology, Singapore General Hospital, Outram Road, Singapore 169608. katyccc@hotmail.com&lt;/auth-address&gt;&lt;titles&gt;&lt;title&gt;Construct validity of the modified numeric rating scale of patient global assessment in psoriatic arthritis&lt;/title&gt;&lt;secondary-title&gt;J Rheumatol&lt;/secondary-title&gt;&lt;alt-title&gt;The Journal of rheumatology&lt;/alt-title&gt;&lt;/titles&gt;&lt;periodical&gt;&lt;full-title&gt;J Rheumatol&lt;/full-title&gt;&lt;abbr-1&gt;The Journal of rheumatology&lt;/abbr-1&gt;&lt;/periodical&gt;&lt;alt-periodical&gt;&lt;full-title&gt;J Rheumatol&lt;/full-title&gt;&lt;abbr-1&gt;The Journal of rheumatology&lt;/abbr-1&gt;&lt;/alt-periodical&gt;&lt;pages&gt;844-8&lt;/pages&gt;&lt;volume&gt;39&lt;/volume&gt;&lt;number&gt;4&lt;/number&gt;&lt;edition&gt;2012/03/17&lt;/edition&gt;&lt;keywords&gt;&lt;keyword&gt;Adult&lt;/keyword&gt;&lt;keyword&gt;Arthritis, Psoriatic/*diagnosis/*physiopathology&lt;/keyword&gt;&lt;keyword&gt;*Disability Evaluation&lt;/keyword&gt;&lt;keyword&gt;Female&lt;/keyword&gt;&lt;keyword&gt;*Health Status&lt;/keyword&gt;&lt;keyword&gt;Humans&lt;/keyword&gt;&lt;keyword&gt;Male&lt;/keyword&gt;&lt;keyword&gt;Middle Aged&lt;/keyword&gt;&lt;keyword&gt;*Severity of Illness Index&lt;/keyword&gt;&lt;/keywords&gt;&lt;dates&gt;&lt;year&gt;2012&lt;/year&gt;&lt;pub-dates&gt;&lt;date&gt;Apr&lt;/date&gt;&lt;/pub-dates&gt;&lt;/dates&gt;&lt;isbn&gt;0315-162X (Print)&amp;#xD;0315-162x&lt;/isbn&gt;&lt;accession-num&gt;22422489&lt;/accession-num&gt;&lt;urls&gt;&lt;related-urls&gt;&lt;url&gt;http://www.jrheum.org/content/39/4/844.long&lt;/url&gt;&lt;/related-urls&gt;&lt;/urls&gt;&lt;electronic-resource-num&gt;10.3899/jrheum.110919&lt;/electronic-resource-num&gt;&lt;remote-database-provider&gt;NLM&lt;/remote-database-provider&gt;&lt;language&gt;eng&lt;/language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7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01A72DD9" w14:textId="77777777" w:rsidR="000E3D16" w:rsidRPr="005736B4" w:rsidRDefault="000E3D16" w:rsidP="00D62FB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Mean (SD) </w:t>
            </w:r>
          </w:p>
          <w:p w14:paraId="05968134" w14:textId="2A36732A" w:rsidR="000E3D16" w:rsidRPr="005736B4" w:rsidRDefault="000E3D16" w:rsidP="00D62FBE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.56 (2.32)</w:t>
            </w:r>
          </w:p>
          <w:p w14:paraId="7BB8D40A" w14:textId="1ABDD58D" w:rsidR="000E3D16" w:rsidRPr="005736B4" w:rsidRDefault="000E3D16" w:rsidP="009D402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</w:tcPr>
          <w:p w14:paraId="7CAB7525" w14:textId="582D71F0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58BA13D6" w14:textId="6278E91D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42DE1119" w14:textId="77777777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atients with DAS28 &lt;2.6: PGA 3.17 (2.25)</w:t>
            </w:r>
          </w:p>
          <w:p w14:paraId="05BEA24B" w14:textId="77777777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1F856416" w14:textId="22AE8782" w:rsidR="000E3D16" w:rsidRPr="005736B4" w:rsidRDefault="000E3D16" w:rsidP="00ED613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atients with DAS28 &gt;2.6: PGA 4.98 (2.18)</w:t>
            </w:r>
          </w:p>
          <w:p w14:paraId="63218263" w14:textId="77777777" w:rsidR="000E3D16" w:rsidRPr="005736B4" w:rsidRDefault="000E3D16" w:rsidP="00ED613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2A9BBC58" w14:textId="63A8527A" w:rsidR="000E3D16" w:rsidRPr="005736B4" w:rsidRDefault="000E3D16" w:rsidP="00D75DD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atients with MDA: PGA 2.06 (2.02)</w:t>
            </w:r>
          </w:p>
          <w:p w14:paraId="33953E22" w14:textId="77777777" w:rsidR="000E3D16" w:rsidRPr="005736B4" w:rsidRDefault="000E3D16" w:rsidP="00D75DD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F7D60BC" w14:textId="3A9723A6" w:rsidR="000E3D16" w:rsidRPr="005736B4" w:rsidRDefault="000E3D16" w:rsidP="00D75DD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atients without MDA: PGA 4.95 (2.14)</w:t>
            </w:r>
          </w:p>
          <w:p w14:paraId="6E6B6F5A" w14:textId="77777777" w:rsidR="000E3D16" w:rsidRPr="005736B4" w:rsidRDefault="000E3D16" w:rsidP="00ED613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1793EA1B" w14:textId="77777777" w:rsidR="000E3D16" w:rsidRPr="005736B4" w:rsidRDefault="000E3D16" w:rsidP="00ED613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D64CFD0" w14:textId="77777777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597DB45" w14:textId="2ADEDD57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</w:tcPr>
          <w:p w14:paraId="5DC3E0CC" w14:textId="643C967B" w:rsidR="000E3D16" w:rsidRPr="005736B4" w:rsidRDefault="00E167B2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3E93E054" w14:textId="0365D091" w:rsidR="000E3D16" w:rsidRPr="005736B4" w:rsidRDefault="00E167B2" w:rsidP="00E167B2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</w:tr>
      <w:tr w:rsidR="00FB66BA" w:rsidRPr="005736B4" w14:paraId="337FE7B9" w14:textId="77777777" w:rsidTr="00D15967">
        <w:tc>
          <w:tcPr>
            <w:tcW w:w="0" w:type="auto"/>
            <w:vMerge/>
          </w:tcPr>
          <w:p w14:paraId="22D62ED2" w14:textId="36FDA37C" w:rsidR="000E3D16" w:rsidRPr="005736B4" w:rsidRDefault="000E3D16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</w:tcPr>
          <w:p w14:paraId="0DCEF8EC" w14:textId="27C2A0E3" w:rsidR="000E3D16" w:rsidRPr="005736B4" w:rsidRDefault="000E3D16" w:rsidP="00C53E7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alli et al. 2016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xsaTwvQXV0aG9yPjxZZWFyPjIwMTY8L1llYXI+PFJl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xsaTwvQXV0aG9yPjxZZWFyPjIwMTY8L1llYXI+PFJl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112A629C" w14:textId="3C0038C4" w:rsidR="000E3D16" w:rsidRPr="005736B4" w:rsidRDefault="000E3D16" w:rsidP="00213F3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ean (SD) 4.8 (2.7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xsaTwvQXV0aG9yPjxZZWFyPjIwMTY8L1llYXI+PFJl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UYWxsaTwvQXV0aG9yPjxZZWFyPjIwMTY8L1llYXI+PFJl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5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2215A9BB" w14:textId="77777777" w:rsidR="000E3D16" w:rsidRPr="005736B4" w:rsidRDefault="000E3D16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2812892F" w14:textId="77777777" w:rsidR="000E3D16" w:rsidRPr="005736B4" w:rsidRDefault="000E3D16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6A25995A" w14:textId="77777777" w:rsidR="000E3D16" w:rsidRPr="005736B4" w:rsidRDefault="000E3D16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3F790443" w14:textId="77777777" w:rsidR="000E3D16" w:rsidRPr="005736B4" w:rsidRDefault="000E3D16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20A54DC4" w14:textId="77777777" w:rsidR="000E3D16" w:rsidRPr="005736B4" w:rsidRDefault="000E3D16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00A5205D" w14:textId="77777777" w:rsidR="000E3D16" w:rsidRPr="005736B4" w:rsidRDefault="000E3D16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583025EA" w14:textId="0DC722F4" w:rsidR="000E3D16" w:rsidRPr="005736B4" w:rsidRDefault="000E3D16" w:rsidP="009D4024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</w:tcPr>
          <w:p w14:paraId="4A2B53FB" w14:textId="2136E96E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7B419314" w14:textId="52A5D7CF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1DB470BC" w14:textId="73FF0305" w:rsidR="000E3D16" w:rsidRPr="005736B4" w:rsidRDefault="00E167B2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2E55A98D" w14:textId="1923C770" w:rsidR="000E3D16" w:rsidRPr="005736B4" w:rsidRDefault="00E167B2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2756441E" w14:textId="0CA6C777" w:rsidR="000E3D16" w:rsidRPr="005736B4" w:rsidRDefault="00E167B2" w:rsidP="009D402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</w:tr>
      <w:tr w:rsidR="00FB66BA" w:rsidRPr="005736B4" w14:paraId="25D43DB5" w14:textId="77777777" w:rsidTr="00D15967">
        <w:tc>
          <w:tcPr>
            <w:tcW w:w="0" w:type="auto"/>
          </w:tcPr>
          <w:p w14:paraId="307882A7" w14:textId="1C5AA81C" w:rsidR="000E3D16" w:rsidRPr="005736B4" w:rsidRDefault="000E3D16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RAPID3</w:t>
            </w:r>
          </w:p>
        </w:tc>
        <w:tc>
          <w:tcPr>
            <w:tcW w:w="0" w:type="auto"/>
          </w:tcPr>
          <w:p w14:paraId="12C3603C" w14:textId="1BBD064F" w:rsidR="000E3D16" w:rsidRPr="005736B4" w:rsidRDefault="000E3D16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oates et al. 2018 (TICOPA study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F0ZXM8L0F1dGhvcj48WWVhcj4yMDE3PC9ZZWFyPjxS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F0ZXM8L0F1dGhvcj48WWVhcj4yMDE3PC9ZZWFyPjxS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8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6180FCE9" w14:textId="007B3C42" w:rsidR="000E3D16" w:rsidRPr="005736B4" w:rsidRDefault="000E3D16" w:rsidP="000E237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Baseline 4.18 (tight control group), 3.59 (standard care group) </w:t>
            </w:r>
          </w:p>
          <w:p w14:paraId="2C736743" w14:textId="77777777" w:rsidR="000E3D16" w:rsidRPr="005736B4" w:rsidRDefault="000E3D16" w:rsidP="000E2373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1A3919E9" w14:textId="7CF0C8E3" w:rsidR="000E3D16" w:rsidRPr="005736B4" w:rsidRDefault="000E3D16" w:rsidP="000E2373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</w:tcPr>
          <w:p w14:paraId="1BA3BFF0" w14:textId="165833B7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740707D1" w14:textId="78C19A5F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0FB54DCC" w14:textId="72D95345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ight control group: -mean score at baseline 4.18</w:t>
            </w:r>
          </w:p>
          <w:p w14:paraId="25E85FFE" w14:textId="165C6578" w:rsidR="000E3D16" w:rsidRPr="005736B4" w:rsidRDefault="000E3D16" w:rsidP="00226C8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-mean score change: -2.16</w:t>
            </w:r>
          </w:p>
          <w:p w14:paraId="51FE83C9" w14:textId="71AD798B" w:rsidR="000E3D16" w:rsidRPr="005736B4" w:rsidRDefault="000E3D16" w:rsidP="00226C8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-SRM -1.07</w:t>
            </w:r>
          </w:p>
          <w:p w14:paraId="44585FAF" w14:textId="122F0C9E" w:rsidR="000E3D16" w:rsidRPr="005736B4" w:rsidRDefault="000E3D16" w:rsidP="00226C8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-Effect size -1.06</w:t>
            </w:r>
          </w:p>
          <w:p w14:paraId="335706C0" w14:textId="77777777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60AEC28E" w14:textId="77777777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tandard care group:</w:t>
            </w:r>
          </w:p>
          <w:p w14:paraId="7AD96991" w14:textId="15F1D8A3" w:rsidR="000E3D16" w:rsidRPr="005736B4" w:rsidRDefault="000E3D16" w:rsidP="00D25E5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-mean score at baseline 3.59</w:t>
            </w:r>
          </w:p>
          <w:p w14:paraId="01B3E19B" w14:textId="7A109A43" w:rsidR="000E3D16" w:rsidRPr="005736B4" w:rsidRDefault="000E3D16" w:rsidP="00D25E5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-mean score change: -1.01</w:t>
            </w:r>
          </w:p>
          <w:p w14:paraId="6CE2A995" w14:textId="69FAED41" w:rsidR="000E3D16" w:rsidRPr="005736B4" w:rsidRDefault="000E3D16" w:rsidP="00D25E5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-SRM -0.47</w:t>
            </w:r>
          </w:p>
          <w:p w14:paraId="4E90B4C3" w14:textId="5A6CCCA0" w:rsidR="000E3D16" w:rsidRPr="005736B4" w:rsidRDefault="000E3D16" w:rsidP="00D25E5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-Effect size -0.52</w:t>
            </w:r>
          </w:p>
          <w:p w14:paraId="707334DB" w14:textId="77777777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4CC3CE84" w14:textId="45D7352C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t-value -3.43, p &lt; 0.01</w:t>
            </w:r>
          </w:p>
        </w:tc>
        <w:tc>
          <w:tcPr>
            <w:tcW w:w="0" w:type="auto"/>
          </w:tcPr>
          <w:p w14:paraId="0ED685E2" w14:textId="2670A468" w:rsidR="000E3D16" w:rsidRPr="005736B4" w:rsidRDefault="00D71364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26327920" w14:textId="77777777" w:rsidR="000E3D16" w:rsidRPr="005736B4" w:rsidRDefault="000E3D16" w:rsidP="003C0BE9">
            <w:pPr>
              <w:rPr>
                <w:rFonts w:ascii="Times New Roman" w:hAnsi="Times New Roman" w:cs="Times New Roman"/>
                <w:color w:val="333333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color w:val="333333"/>
                <w:sz w:val="18"/>
                <w:szCs w:val="18"/>
              </w:rPr>
              <w:t xml:space="preserve">RAPID3 remission (score </w:t>
            </w:r>
            <w:r w:rsidRPr="005736B4">
              <w:rPr>
                <w:rFonts w:ascii="Times New Roman" w:hAnsi="Times New Roman" w:cs="Times New Roman"/>
                <w:color w:val="333333"/>
                <w:sz w:val="18"/>
                <w:szCs w:val="18"/>
                <w:u w:val="thick"/>
              </w:rPr>
              <w:t>&lt;</w:t>
            </w:r>
            <w:r w:rsidRPr="005736B4">
              <w:rPr>
                <w:rFonts w:ascii="Times New Roman" w:hAnsi="Times New Roman" w:cs="Times New Roman"/>
                <w:color w:val="333333"/>
                <w:sz w:val="18"/>
                <w:szCs w:val="18"/>
              </w:rPr>
              <w:t xml:space="preserve"> 3) was in exact agreement with MDA in 85.2% of patients at 48 weeks</w:t>
            </w:r>
          </w:p>
          <w:p w14:paraId="795D7E83" w14:textId="77777777" w:rsidR="000E3D16" w:rsidRPr="005736B4" w:rsidRDefault="000E3D16" w:rsidP="003C0BE9">
            <w:pPr>
              <w:rPr>
                <w:rFonts w:ascii="Times New Roman" w:hAnsi="Times New Roman" w:cs="Times New Roman"/>
                <w:color w:val="333333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color w:val="333333"/>
                <w:sz w:val="18"/>
                <w:szCs w:val="18"/>
              </w:rPr>
              <w:t xml:space="preserve">RAPID3 remission (score </w:t>
            </w:r>
            <w:r w:rsidRPr="005736B4">
              <w:rPr>
                <w:rFonts w:ascii="Times New Roman" w:hAnsi="Times New Roman" w:cs="Times New Roman"/>
                <w:color w:val="333333"/>
                <w:sz w:val="18"/>
                <w:szCs w:val="18"/>
                <w:u w:val="thick"/>
              </w:rPr>
              <w:t>&lt;</w:t>
            </w:r>
            <w:r w:rsidRPr="005736B4">
              <w:rPr>
                <w:rFonts w:ascii="Times New Roman" w:hAnsi="Times New Roman" w:cs="Times New Roman"/>
                <w:color w:val="333333"/>
                <w:sz w:val="18"/>
                <w:szCs w:val="18"/>
              </w:rPr>
              <w:t xml:space="preserve"> 3) was in exact agreement with RAPID3SJC1 in 86.2% of patients at 48 weeks</w:t>
            </w:r>
          </w:p>
          <w:p w14:paraId="12CB6925" w14:textId="77777777" w:rsidR="000E3D16" w:rsidRPr="005736B4" w:rsidRDefault="000E3D16" w:rsidP="003C0BE9">
            <w:pPr>
              <w:rPr>
                <w:rFonts w:ascii="Times New Roman" w:hAnsi="Times New Roman" w:cs="Times New Roman"/>
                <w:color w:val="333333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color w:val="333333"/>
                <w:sz w:val="18"/>
                <w:szCs w:val="18"/>
              </w:rPr>
              <w:t xml:space="preserve">RAPID3 remission (score </w:t>
            </w:r>
            <w:r w:rsidRPr="005736B4">
              <w:rPr>
                <w:rFonts w:ascii="Times New Roman" w:hAnsi="Times New Roman" w:cs="Times New Roman"/>
                <w:color w:val="333333"/>
                <w:sz w:val="18"/>
                <w:szCs w:val="18"/>
                <w:u w:val="thick"/>
              </w:rPr>
              <w:t>&lt;</w:t>
            </w:r>
            <w:r w:rsidRPr="005736B4">
              <w:rPr>
                <w:rFonts w:ascii="Times New Roman" w:hAnsi="Times New Roman" w:cs="Times New Roman"/>
                <w:color w:val="333333"/>
                <w:sz w:val="18"/>
                <w:szCs w:val="18"/>
              </w:rPr>
              <w:t xml:space="preserve"> 3) was in exact agreement with VLDA in 73.6%% of patients at 48 weeks</w:t>
            </w:r>
          </w:p>
          <w:p w14:paraId="0C6BFF6C" w14:textId="77777777" w:rsidR="000E3D16" w:rsidRPr="005736B4" w:rsidRDefault="000E3D16" w:rsidP="00861C6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1627B939" w14:textId="77777777" w:rsidR="000E3D16" w:rsidRPr="005736B4" w:rsidRDefault="000E3D16" w:rsidP="00861C67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RAPID3 disease activity cutoff lies between MDA and VLDA</w:t>
            </w:r>
          </w:p>
          <w:p w14:paraId="56DAE01B" w14:textId="58D2482D" w:rsidR="000E3D16" w:rsidRPr="005736B4" w:rsidRDefault="000E3D16" w:rsidP="00FC1DF6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B66BA" w:rsidRPr="005736B4" w14:paraId="5B8A0297" w14:textId="77777777" w:rsidTr="00D15967">
        <w:tc>
          <w:tcPr>
            <w:tcW w:w="0" w:type="auto"/>
          </w:tcPr>
          <w:p w14:paraId="1D3307E1" w14:textId="77777777" w:rsidR="000E3D16" w:rsidRPr="005736B4" w:rsidRDefault="000E3D16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</w:tcPr>
          <w:p w14:paraId="49C2177B" w14:textId="06DD598E" w:rsidR="000E3D16" w:rsidRPr="005736B4" w:rsidRDefault="000E3D16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Coates et al. 2018 (LOPAS II study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F0ZXM8L0F1dGhvcj48WWVhcj4yMDE3PC9ZZWFyPjxS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Db2F0ZXM8L0F1dGhvcj48WWVhcj4yMDE3PC9ZZWFyPjxS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8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360BB43C" w14:textId="090966A0" w:rsidR="000E3D16" w:rsidRPr="005736B4" w:rsidRDefault="000E3D16" w:rsidP="000E237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ean (SD) of change: -6.2 (9.9)</w:t>
            </w:r>
          </w:p>
        </w:tc>
        <w:tc>
          <w:tcPr>
            <w:tcW w:w="0" w:type="auto"/>
          </w:tcPr>
          <w:p w14:paraId="7A0E2082" w14:textId="59FB116B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0B021CB5" w14:textId="0FD8134F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6B13FA6F" w14:textId="19131DE6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1255FFC0" w14:textId="77777777" w:rsidR="000E3D16" w:rsidRPr="005736B4" w:rsidRDefault="000E3D16" w:rsidP="00B1549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inimal important difference using anchor-based method was -8.1 (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u w:val="thick"/>
              </w:rPr>
              <w:t>+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5.9)</w:t>
            </w:r>
          </w:p>
          <w:p w14:paraId="787B5461" w14:textId="08411410" w:rsidR="000E3D16" w:rsidRPr="005736B4" w:rsidRDefault="000E3D16" w:rsidP="00B1549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Minimal important difference using the ROC curve: -5.1 [AUC 0.84]</w:t>
            </w:r>
          </w:p>
        </w:tc>
        <w:tc>
          <w:tcPr>
            <w:tcW w:w="0" w:type="auto"/>
          </w:tcPr>
          <w:p w14:paraId="2E610859" w14:textId="17BE4662" w:rsidR="000E3D16" w:rsidRPr="005736B4" w:rsidRDefault="002C6F7D" w:rsidP="000E237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Not reported</w:t>
            </w:r>
          </w:p>
        </w:tc>
      </w:tr>
      <w:tr w:rsidR="00FB66BA" w:rsidRPr="005736B4" w14:paraId="1CF83180" w14:textId="77777777" w:rsidTr="00D15967">
        <w:tc>
          <w:tcPr>
            <w:tcW w:w="0" w:type="auto"/>
          </w:tcPr>
          <w:p w14:paraId="7E84393D" w14:textId="77777777" w:rsidR="000E3D16" w:rsidRPr="005736B4" w:rsidRDefault="000E3D16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</w:tcPr>
          <w:p w14:paraId="3194D71E" w14:textId="6FD3D234" w:rsidR="000E3D16" w:rsidRPr="005736B4" w:rsidRDefault="000E3D16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Vakil-Gilani et. 2018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Vakil-Gilani&lt;/Author&gt;&lt;Year&gt;2018&lt;/Year&gt;&lt;RecNum&gt;204&lt;/RecNum&gt;&lt;DisplayText&gt;[9]&lt;/DisplayText&gt;&lt;record&gt;&lt;rec-number&gt;204&lt;/rec-number&gt;&lt;foreign-keys&gt;&lt;key app="EN" db-id="epx5w5fewt9er4ea02svrra49rd9aawf9pfz" timestamp="1517881413"&gt;204&lt;/key&gt;&lt;/foreign-keys&gt;&lt;ref-type name="Journal Article"&gt;17&lt;/ref-type&gt;&lt;contributors&gt;&lt;authors&gt;&lt;author&gt;Vakil-Gilani, Kiana Maryam&lt;/author&gt;&lt;author&gt;Dinno, Alexis&lt;/author&gt;&lt;author&gt;Rich-Garg, Neha&lt;/author&gt;&lt;author&gt;Deodhar, Atul&lt;/author&gt;&lt;/authors&gt;&lt;/contributors&gt;&lt;titles&gt;&lt;title&gt;Routine Assessment of Patient Index Data 3 Score and Psoriasis Quality of Life Assess Complementary Yet Different Aspects of Patient-Reported Outcomes in Psoriasis and Psoriatic Arthritis&lt;/title&gt;&lt;secondary-title&gt;Journal of clinical rheumatology: practical reports on rheumatic &amp;amp; musculoskeletal diseases&lt;/secondary-title&gt;&lt;/titles&gt;&lt;periodical&gt;&lt;full-title&gt;Journal of clinical rheumatology: practical reports on rheumatic &amp;amp; musculoskeletal diseases&lt;/full-title&gt;&lt;/periodical&gt;&lt;dates&gt;&lt;year&gt;2018&lt;/year&gt;&lt;/dates&gt;&lt;isbn&gt;1076-1608&lt;/isbn&gt;&lt;urls&gt;&lt;/urls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9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360D5A6A" w14:textId="3C57B669" w:rsidR="000E3D16" w:rsidRPr="005736B4" w:rsidRDefault="000E3D16" w:rsidP="000E237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ean (SD) at baseline 3.7 (2.4)</w:t>
            </w:r>
          </w:p>
        </w:tc>
        <w:tc>
          <w:tcPr>
            <w:tcW w:w="0" w:type="auto"/>
          </w:tcPr>
          <w:p w14:paraId="3952570B" w14:textId="3E64FEA8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26E2263A" w14:textId="438A50FE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4CE141C2" w14:textId="213D1683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Psoriasis patients: Mean (SD) at baseline 2.4 (2.01)</w:t>
            </w:r>
          </w:p>
        </w:tc>
        <w:tc>
          <w:tcPr>
            <w:tcW w:w="0" w:type="auto"/>
          </w:tcPr>
          <w:p w14:paraId="78A47C46" w14:textId="2C51F192" w:rsidR="000E3D16" w:rsidRPr="005736B4" w:rsidRDefault="000E3D16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493C4B84" w14:textId="77777777" w:rsidR="000E3D16" w:rsidRPr="005736B4" w:rsidRDefault="000E3D16" w:rsidP="001553C4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RAPID3 cut-offs for PQoL-12 scores in patients with psoriasis: </w:t>
            </w:r>
          </w:p>
          <w:p w14:paraId="2929E9DC" w14:textId="77777777" w:rsidR="000E3D16" w:rsidRPr="005736B4" w:rsidRDefault="000E3D16" w:rsidP="001553C4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ild PQoL (score = 48): RAPID3 cutoff: 1.55 (SE 0.3); Sensitivity 70.3% (SE, 4.85); Specificity 74.3% (SE, 5.14)</w:t>
            </w:r>
          </w:p>
          <w:p w14:paraId="47FD6DC5" w14:textId="77777777" w:rsidR="000E3D16" w:rsidRPr="005736B4" w:rsidRDefault="000E3D16" w:rsidP="001553C4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oderate PQoL (score = 96): RAPID3 cutoff: 5.72 (SE, 0.45); Sensitivity 28.6% (SE, 7.2); Specificity 95.8% (SE, 1.27)</w:t>
            </w:r>
          </w:p>
          <w:p w14:paraId="6068F807" w14:textId="77777777" w:rsidR="000E3D16" w:rsidRPr="005736B4" w:rsidRDefault="000E3D16" w:rsidP="001553C4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RAPID3 cut-offs for PQoL-12 scores in patients with PsA:</w:t>
            </w:r>
          </w:p>
          <w:p w14:paraId="3600201A" w14:textId="77777777" w:rsidR="000E3D16" w:rsidRPr="005736B4" w:rsidRDefault="000E3D16" w:rsidP="001553C4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ild PQoL (score = 48): RAPID3 cutoff: 1.89 (SE, 0.209); Sensitivity 81.3% (SE, 8.33); Specificity 62.9% (SE, 8.77)</w:t>
            </w:r>
          </w:p>
          <w:p w14:paraId="59409099" w14:textId="3DDC4D14" w:rsidR="000E3D16" w:rsidRPr="005736B4" w:rsidRDefault="000E3D16" w:rsidP="001553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oderate PQoL (score = 96): RAPID3 cutoff: 6.34 (SE, 0.300); Sensitivity 40.3% (SE, 1.03); Specificity 94.5% (SE, 1.93)</w:t>
            </w:r>
          </w:p>
        </w:tc>
      </w:tr>
      <w:tr w:rsidR="00FB66BA" w:rsidRPr="005736B4" w14:paraId="442B5888" w14:textId="77777777" w:rsidTr="00D15967">
        <w:tc>
          <w:tcPr>
            <w:tcW w:w="0" w:type="auto"/>
          </w:tcPr>
          <w:p w14:paraId="3D87A537" w14:textId="77777777" w:rsidR="00022F5B" w:rsidRPr="005736B4" w:rsidRDefault="00022F5B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PsAID-9</w:t>
            </w:r>
          </w:p>
        </w:tc>
        <w:tc>
          <w:tcPr>
            <w:tcW w:w="0" w:type="auto"/>
          </w:tcPr>
          <w:p w14:paraId="1F6D8EE4" w14:textId="29784629" w:rsidR="00022F5B" w:rsidRPr="005736B4" w:rsidRDefault="00022F5B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Gossec et al. 2014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3NzZWM8L0F1dGhvcj48WWVhcj4yMDE0PC9ZZWFyPjxS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3NzZWM8L0F1dGhvcj48WWVhcj4yMDE0PC9ZZWFyPjxS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0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  <w:p w14:paraId="43628928" w14:textId="77777777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</w:tcPr>
          <w:p w14:paraId="17DA10FD" w14:textId="6C4F905F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Baseline 4.11 (2.40)</w:t>
            </w:r>
          </w:p>
        </w:tc>
        <w:tc>
          <w:tcPr>
            <w:tcW w:w="0" w:type="auto"/>
          </w:tcPr>
          <w:p w14:paraId="23CA83DE" w14:textId="77777777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&lt;0.5% </w:t>
            </w:r>
          </w:p>
          <w:p w14:paraId="2B3199D7" w14:textId="77777777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%</w:t>
            </w:r>
          </w:p>
        </w:tc>
        <w:tc>
          <w:tcPr>
            <w:tcW w:w="0" w:type="auto"/>
          </w:tcPr>
          <w:p w14:paraId="28E79DCE" w14:textId="77777777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Floor effects 1%, ceiling effects 0%</w:t>
            </w:r>
          </w:p>
        </w:tc>
        <w:tc>
          <w:tcPr>
            <w:tcW w:w="0" w:type="auto"/>
          </w:tcPr>
          <w:p w14:paraId="589DB35D" w14:textId="43D276CF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2064D44D" w14:textId="62AD69DE" w:rsidR="00022F5B" w:rsidRPr="005736B4" w:rsidRDefault="00022F5B" w:rsidP="002700F3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inimal Important Change (MIC) was estimated using ROC curves: 3.6 points of chan</w:t>
            </w:r>
            <w:r w:rsidR="00CC2C5D">
              <w:rPr>
                <w:rFonts w:ascii="Times New Roman" w:hAnsi="Times New Roman" w:cs="Times New Roman"/>
                <w:sz w:val="18"/>
                <w:szCs w:val="18"/>
              </w:rPr>
              <w:t>ge. Proposed M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I</w:t>
            </w:r>
            <w:r w:rsidR="00CC2C5D">
              <w:rPr>
                <w:rFonts w:ascii="Times New Roman" w:hAnsi="Times New Roman" w:cs="Times New Roman"/>
                <w:sz w:val="18"/>
                <w:szCs w:val="18"/>
              </w:rPr>
              <w:t>C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: 3 points. </w:t>
            </w:r>
          </w:p>
          <w:p w14:paraId="7C385596" w14:textId="0CA13B19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</w:tcPr>
          <w:p w14:paraId="0BE92532" w14:textId="77777777" w:rsidR="00022F5B" w:rsidRPr="005736B4" w:rsidRDefault="00022F5B" w:rsidP="001553C4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The cut-off value of Patient-Acceptable Symptom State (PASS) was estimated as the 75 % of patients considering themselves in an “acceptable” state at baseline. </w:t>
            </w:r>
          </w:p>
          <w:p w14:paraId="0A44AABC" w14:textId="77777777" w:rsidR="00022F5B" w:rsidRPr="005736B4" w:rsidRDefault="00022F5B" w:rsidP="001553C4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PASS cut-off for PsAid-9: 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&lt;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4.1. Proposed cut-off value: 4.</w:t>
            </w:r>
          </w:p>
          <w:p w14:paraId="18385541" w14:textId="668809B4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B66BA" w:rsidRPr="005736B4" w14:paraId="7E3CB4EA" w14:textId="77777777" w:rsidTr="00D15967">
        <w:tc>
          <w:tcPr>
            <w:tcW w:w="0" w:type="auto"/>
          </w:tcPr>
          <w:p w14:paraId="33B4F630" w14:textId="512DCD18" w:rsidR="00022F5B" w:rsidRPr="005736B4" w:rsidRDefault="00022F5B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/>
                <w:sz w:val="18"/>
                <w:szCs w:val="18"/>
              </w:rPr>
              <w:t>PsAID-12</w:t>
            </w:r>
          </w:p>
        </w:tc>
        <w:tc>
          <w:tcPr>
            <w:tcW w:w="0" w:type="auto"/>
          </w:tcPr>
          <w:p w14:paraId="40555AF7" w14:textId="39003E25" w:rsidR="00022F5B" w:rsidRPr="005736B4" w:rsidRDefault="00022F5B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Gossec et al. 2014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3NzZWM8L0F1dGhvcj48WWVhcj4yMDE0PC9ZZWFyPjxS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Hb3NzZWM8L0F1dGhvcj48WWVhcj4yMDE0PC9ZZWFyPjxS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0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258F932B" w14:textId="77777777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</w:tcPr>
          <w:p w14:paraId="3528C011" w14:textId="77777777" w:rsidR="00022F5B" w:rsidRPr="005736B4" w:rsidRDefault="00022F5B" w:rsidP="00817C9F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&lt;0.5% </w:t>
            </w:r>
          </w:p>
          <w:p w14:paraId="100D9F82" w14:textId="775D2F14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1%</w:t>
            </w:r>
          </w:p>
        </w:tc>
        <w:tc>
          <w:tcPr>
            <w:tcW w:w="0" w:type="auto"/>
          </w:tcPr>
          <w:p w14:paraId="75ACEB41" w14:textId="4CE4097A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Floor effects 1%, ceiling effects 0%</w:t>
            </w:r>
          </w:p>
        </w:tc>
        <w:tc>
          <w:tcPr>
            <w:tcW w:w="0" w:type="auto"/>
          </w:tcPr>
          <w:p w14:paraId="05CA2330" w14:textId="7C24C73A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733EF292" w14:textId="77777777" w:rsidR="00022F5B" w:rsidRPr="005736B4" w:rsidRDefault="00022F5B" w:rsidP="00817C9F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Minimal Important Change (MIC) was estimated using ROC curves: PsAid-12: 3 points. Proposed MCI: 3 points. </w:t>
            </w:r>
          </w:p>
          <w:p w14:paraId="36B4A49B" w14:textId="77777777" w:rsidR="00022F5B" w:rsidRPr="005736B4" w:rsidRDefault="00022F5B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</w:tcPr>
          <w:p w14:paraId="50ECB357" w14:textId="77777777" w:rsidR="00022F5B" w:rsidRPr="005736B4" w:rsidRDefault="00022F5B" w:rsidP="00817C9F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The cut-off value of Patient-Acceptable Symptom State (PASS) was estimated as the 75 % of patients considering themselves in an “acceptable” state at baseline. </w:t>
            </w:r>
          </w:p>
          <w:p w14:paraId="23A8F2D7" w14:textId="77777777" w:rsidR="00022F5B" w:rsidRPr="005736B4" w:rsidRDefault="00022F5B" w:rsidP="00817C9F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PASS cut-off: PsAid-12: 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&lt;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3.95. Proposed cut-off value: 4.</w:t>
            </w:r>
          </w:p>
          <w:p w14:paraId="4B1BA2AD" w14:textId="77777777" w:rsidR="00022F5B" w:rsidRPr="005736B4" w:rsidRDefault="00022F5B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B66BA" w:rsidRPr="005736B4" w14:paraId="77E77CDC" w14:textId="77777777" w:rsidTr="00D15967">
        <w:tc>
          <w:tcPr>
            <w:tcW w:w="0" w:type="auto"/>
          </w:tcPr>
          <w:p w14:paraId="4DF042E8" w14:textId="3D3531B9" w:rsidR="00A7089F" w:rsidRPr="005736B4" w:rsidRDefault="00A7089F" w:rsidP="00F428E8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</w:tcPr>
          <w:p w14:paraId="1991EDB0" w14:textId="5EF4D171" w:rsidR="00A7089F" w:rsidRPr="005736B4" w:rsidRDefault="00A7089F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Holland et al. 2017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Holland&lt;/Author&gt;&lt;Year&gt;2017&lt;/Year&gt;&lt;RecNum&gt;93&lt;/RecNum&gt;&lt;DisplayText&gt;[11]&lt;/DisplayText&gt;&lt;record&gt;&lt;rec-number&gt;93&lt;/rec-number&gt;&lt;foreign-keys&gt;&lt;key app="EN" db-id="epx5w5fewt9er4ea02svrra49rd9aawf9pfz" timestamp="1517103895"&gt;93&lt;/key&gt;&lt;/foreign-keys&gt;&lt;ref-type name="Journal Article"&gt;17&lt;/ref-type&gt;&lt;contributors&gt;&lt;authors&gt;&lt;author&gt;Holland, R.&lt;/author&gt;&lt;author&gt;Tillett, W.&lt;/author&gt;&lt;author&gt;Korendowych, E.&lt;/author&gt;&lt;author&gt;Cavill, C.&lt;/author&gt;&lt;author&gt;Waldron, N.&lt;/author&gt;&lt;author&gt;Brooke, M.&lt;/author&gt;&lt;author&gt;McHugh, N. J.&lt;/author&gt;&lt;/authors&gt;&lt;/contributors&gt;&lt;auth-address&gt;Royal National Hospital for Rheumatic Diseases, Royal United Hospitals, Bath, UK.&amp;#xD;RPAH Medical Centre, Newtown, Sydney, NSW, Australia.&amp;#xD;Department of Pharmacy and Pharmacology, University of Bath, Bath, UK.&lt;/auth-address&gt;&lt;titles&gt;&lt;title&gt;Validation of the Psoriatic Arthritis Impact of Disease (PsAID) Questionnaire and its potential as a single-item outcome measure in clinical practice&lt;/title&gt;&lt;secondary-title&gt;Ann Rheum Dis&lt;/secondary-title&gt;&lt;alt-title&gt;Annals of the rheumatic diseases&lt;/alt-title&gt;&lt;/titles&gt;&lt;periodical&gt;&lt;full-title&gt;Ann Rheum Dis&lt;/full-title&gt;&lt;abbr-1&gt;Annals of the rheumatic diseases&lt;/abbr-1&gt;&lt;/periodical&gt;&lt;alt-periodical&gt;&lt;full-title&gt;Ann Rheum Dis&lt;/full-title&gt;&lt;abbr-1&gt;Annals of the rheumatic diseases&lt;/abbr-1&gt;&lt;/alt-periodical&gt;&lt;edition&gt;2017/11/18&lt;/edition&gt;&lt;keywords&gt;&lt;keyword&gt;disease activity&lt;/keyword&gt;&lt;keyword&gt;dmards (biologic)&lt;/keyword&gt;&lt;keyword&gt;outcomes research&lt;/keyword&gt;&lt;keyword&gt;patient perspective&lt;/keyword&gt;&lt;keyword&gt;psoriatic arthritis&lt;/keyword&gt;&lt;/keywords&gt;&lt;dates&gt;&lt;year&gt;2017&lt;/year&gt;&lt;pub-dates&gt;&lt;date&gt;Nov 16&lt;/date&gt;&lt;/pub-dates&gt;&lt;/dates&gt;&lt;isbn&gt;0003-4967&lt;/isbn&gt;&lt;accession-num&gt;29146740&lt;/accession-num&gt;&lt;urls&gt;&lt;/urls&gt;&lt;electronic-resource-num&gt;10.1136/annrheumdis-2017-211996&lt;/electronic-resource-num&gt;&lt;remote-database-provider&gt;NLM&lt;/remote-database-provider&gt;&lt;language&gt;eng&lt;/language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1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15438E88" w14:textId="36349055" w:rsidR="00A7089F" w:rsidRPr="005736B4" w:rsidRDefault="00A7089F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Baseline 3.92 (2.26)</w:t>
            </w:r>
          </w:p>
          <w:p w14:paraId="5BBFBF7C" w14:textId="77777777" w:rsidR="00A7089F" w:rsidRPr="005736B4" w:rsidRDefault="00A7089F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6621EE35" w14:textId="5DAA0852" w:rsidR="00A7089F" w:rsidRPr="005736B4" w:rsidRDefault="00A7089F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</w:tcPr>
          <w:p w14:paraId="3EBC5240" w14:textId="77777777" w:rsidR="00A7089F" w:rsidRPr="005736B4" w:rsidRDefault="00A7089F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&lt;0.5%</w:t>
            </w:r>
          </w:p>
        </w:tc>
        <w:tc>
          <w:tcPr>
            <w:tcW w:w="0" w:type="auto"/>
          </w:tcPr>
          <w:p w14:paraId="59AC49C6" w14:textId="31343818" w:rsidR="00A7089F" w:rsidRPr="005736B4" w:rsidRDefault="00A7089F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4B3BB1CC" w14:textId="401B9D01" w:rsidR="00A7089F" w:rsidRPr="005736B4" w:rsidRDefault="00A7089F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4CB05FBB" w14:textId="77777777" w:rsidR="00A7089F" w:rsidRPr="005736B4" w:rsidRDefault="00A7089F" w:rsidP="003E7B55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Minimal Detectable Change: 1.41</w:t>
            </w:r>
          </w:p>
          <w:p w14:paraId="6DDA2DA9" w14:textId="6616A6C0" w:rsidR="00A7089F" w:rsidRPr="005736B4" w:rsidRDefault="00A7089F" w:rsidP="003E7B55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Using the anchor-based method [improved (overall, my condition has improved) versus not improved (overall, my condition has not </w:t>
            </w:r>
            <w:r w:rsidRPr="005736B4">
              <w:rPr>
                <w:rFonts w:ascii="Times New Roman" w:hAnsi="Times New Roman" w:cs="Times New Roman"/>
                <w:bCs/>
                <w:sz w:val="18"/>
                <w:szCs w:val="18"/>
              </w:rPr>
              <w:lastRenderedPageBreak/>
              <w:t xml:space="preserve">improved)], authors constructed an ROC curve; the area under the curve was 0.821. </w:t>
            </w:r>
          </w:p>
          <w:p w14:paraId="57E635A9" w14:textId="5C26F2ED" w:rsidR="00A7089F" w:rsidRPr="005736B4" w:rsidRDefault="00A7089F" w:rsidP="003E7B55">
            <w:pPr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bCs/>
                <w:sz w:val="18"/>
                <w:szCs w:val="18"/>
              </w:rPr>
              <w:t>M</w:t>
            </w:r>
            <w:r w:rsidR="00906FD6">
              <w:rPr>
                <w:rFonts w:ascii="Times New Roman" w:hAnsi="Times New Roman" w:cs="Times New Roman"/>
                <w:bCs/>
                <w:sz w:val="18"/>
                <w:szCs w:val="18"/>
              </w:rPr>
              <w:t>inimal Clinical Important Improvement (MCII</w:t>
            </w:r>
            <w:r>
              <w:rPr>
                <w:rFonts w:ascii="Times New Roman" w:hAnsi="Times New Roman" w:cs="Times New Roman"/>
                <w:bCs/>
                <w:sz w:val="18"/>
                <w:szCs w:val="18"/>
              </w:rPr>
              <w:t>)</w:t>
            </w:r>
            <w:r w:rsidRPr="005736B4">
              <w:rPr>
                <w:rFonts w:ascii="Times New Roman" w:hAnsi="Times New Roman" w:cs="Times New Roman"/>
                <w:bCs/>
                <w:sz w:val="18"/>
                <w:szCs w:val="18"/>
              </w:rPr>
              <w:t xml:space="preserve"> = 1.25 (Sensitivity 61%; Specificity of 80%). Previous reported MCII defined by a cutoff of 3 had a sensitivity of 29% and Specificity of 100% in this cohort.</w:t>
            </w:r>
          </w:p>
          <w:p w14:paraId="23A29678" w14:textId="361C0BC6" w:rsidR="00A7089F" w:rsidRPr="005736B4" w:rsidRDefault="00A7089F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</w:tcPr>
          <w:p w14:paraId="4F4A7E98" w14:textId="65D0DEA9" w:rsidR="00A7089F" w:rsidRPr="005736B4" w:rsidRDefault="0001312E" w:rsidP="00F428E8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lastRenderedPageBreak/>
              <w:t>Not reported</w:t>
            </w:r>
          </w:p>
        </w:tc>
      </w:tr>
      <w:tr w:rsidR="00FB66BA" w:rsidRPr="005736B4" w14:paraId="20D3C403" w14:textId="77777777" w:rsidTr="00955C7D">
        <w:tc>
          <w:tcPr>
            <w:tcW w:w="0" w:type="auto"/>
          </w:tcPr>
          <w:p w14:paraId="5E6713C3" w14:textId="77777777" w:rsidR="00A7089F" w:rsidRPr="005736B4" w:rsidRDefault="00A7089F" w:rsidP="00955C7D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</w:tcPr>
          <w:p w14:paraId="336E127B" w14:textId="3313A1E8" w:rsidR="00A7089F" w:rsidRPr="005736B4" w:rsidRDefault="00A7089F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Salaffi et al. 2016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xhZmZpPC9BdXRob3I+PFllYXI+MjAxNjwvWWVhcj48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TYWxhZmZpPC9BdXRob3I+PFllYXI+MjAxNjwvWWVhcj48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2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08FAF156" w14:textId="62C577D2" w:rsidR="0084301B" w:rsidRDefault="0084301B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edian (IQR)</w:t>
            </w:r>
          </w:p>
          <w:p w14:paraId="1C18445B" w14:textId="77777777" w:rsidR="00A7089F" w:rsidRDefault="0084301B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aper-and-pencil: 3.6 (1.96-4.78)</w:t>
            </w:r>
          </w:p>
          <w:p w14:paraId="20C7CF14" w14:textId="7DCBA80D" w:rsidR="0084301B" w:rsidRPr="005736B4" w:rsidRDefault="0084301B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ouch-screen: 3.17 (1.93-4.54)</w:t>
            </w:r>
          </w:p>
        </w:tc>
        <w:tc>
          <w:tcPr>
            <w:tcW w:w="0" w:type="auto"/>
          </w:tcPr>
          <w:p w14:paraId="2C5FF64D" w14:textId="3F5BC278" w:rsidR="00A7089F" w:rsidRPr="005736B4" w:rsidRDefault="002309D4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7878BF1C" w14:textId="3B58C40A" w:rsidR="00A7089F" w:rsidRPr="005736B4" w:rsidRDefault="00A7089F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4B489EE4" w14:textId="3E403A74" w:rsidR="00A7089F" w:rsidRPr="005736B4" w:rsidRDefault="002309D4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3C046546" w14:textId="35D3EBF8" w:rsidR="00A7089F" w:rsidRPr="005736B4" w:rsidRDefault="0082203F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3FAD1038" w14:textId="77777777" w:rsidR="00A7089F" w:rsidRPr="005736B4" w:rsidRDefault="00A7089F" w:rsidP="006576BC">
            <w:pPr>
              <w:jc w:val="both"/>
              <w:rPr>
                <w:rFonts w:ascii="Times New Roman" w:hAnsi="Times New Roman" w:cs="Times New Roman"/>
                <w:sz w:val="18"/>
                <w:szCs w:val="18"/>
                <w:u w:val="single"/>
              </w:rPr>
            </w:pPr>
            <w:r w:rsidRPr="005736B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PsAID-12 touch-screen: </w:t>
            </w:r>
          </w:p>
          <w:p w14:paraId="6D540830" w14:textId="77777777" w:rsidR="00A7089F" w:rsidRPr="005736B4" w:rsidRDefault="00A7089F" w:rsidP="006576BC">
            <w:pPr>
              <w:jc w:val="both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ensitivity and specificity for the possible threshold values were obtained from data on discriminant validity (AUC 0.937 (95% CI, 0,090 0,975), selecting the highest diagnostic accuracy (minimal false-negative and false-positive results). The resulting cutoff value for was 2.5 (sensitivity 86.2%, specificity 91.7%) with a positive likelihood ratio of 10.3, when MDA-OMERACT were used.</w:t>
            </w:r>
          </w:p>
          <w:p w14:paraId="0FADFD1C" w14:textId="77777777" w:rsidR="00A7089F" w:rsidRPr="005736B4" w:rsidRDefault="00A7089F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B66BA" w:rsidRPr="005736B4" w14:paraId="63082060" w14:textId="77777777" w:rsidTr="00955C7D">
        <w:tc>
          <w:tcPr>
            <w:tcW w:w="0" w:type="auto"/>
          </w:tcPr>
          <w:p w14:paraId="77135A56" w14:textId="77777777" w:rsidR="00A7089F" w:rsidRPr="005736B4" w:rsidRDefault="00A7089F" w:rsidP="00955C7D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</w:tcPr>
          <w:p w14:paraId="3C7D9EBC" w14:textId="54504F84" w:rsidR="00A7089F" w:rsidRPr="005736B4" w:rsidRDefault="00A7089F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Di Carlo et al. 2017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aSBDYXJsbzwvQXV0aG9yPjxZZWFyPjIwMTc8L1llYXI+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>
                <w:fldData xml:space="preserve">PEVuZE5vdGU+PENpdGU+PEF1dGhvcj5EaSBDYXJsbzwvQXV0aG9yPjxZZWFyPjIwMTc8L1llYXI+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</w:fldData>
              </w:fldCha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.DATA 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3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3A3F7820" w14:textId="4B440E6C" w:rsidR="00A7089F" w:rsidRPr="005736B4" w:rsidRDefault="0003708A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2FF037B2" w14:textId="0CEA138A" w:rsidR="00A7089F" w:rsidRPr="005736B4" w:rsidRDefault="0003708A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2D9579DD" w14:textId="57658CDF" w:rsidR="00A7089F" w:rsidRPr="005736B4" w:rsidRDefault="00A7089F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5A70D0BA" w14:textId="44981352" w:rsidR="00A7089F" w:rsidRPr="005736B4" w:rsidRDefault="0003708A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35044750" w14:textId="192A19C4" w:rsidR="00A7089F" w:rsidRPr="005736B4" w:rsidRDefault="0003708A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69502B7D" w14:textId="77777777" w:rsidR="00A7089F" w:rsidRPr="005736B4" w:rsidRDefault="00A7089F" w:rsidP="006C08E5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According to the Clinical DAPSA values, patients were classified into 4 disease activity states: Remission (REM) 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&lt;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4; Low Disease Activity (LDA) &gt;4 and 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&lt;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13; Moderate Disease Activity (MDA &gt;13 and 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&lt;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27; High Disease Activity (HDA)&gt;27. Cut-off values of the PSAID were obtained considering the 75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th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and 25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th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percentile mean values of adjacent categories:</w:t>
            </w:r>
          </w:p>
          <w:p w14:paraId="43A14D0D" w14:textId="77777777" w:rsidR="00A7089F" w:rsidRPr="005736B4" w:rsidRDefault="00A7089F" w:rsidP="006C08E5">
            <w:pPr>
              <w:numPr>
                <w:ilvl w:val="0"/>
                <w:numId w:val="26"/>
              </w:num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REM 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&lt;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 1.4</w:t>
            </w:r>
          </w:p>
          <w:p w14:paraId="1E15C21E" w14:textId="77777777" w:rsidR="00A7089F" w:rsidRPr="005736B4" w:rsidRDefault="00A7089F" w:rsidP="006C08E5">
            <w:pPr>
              <w:numPr>
                <w:ilvl w:val="0"/>
                <w:numId w:val="26"/>
              </w:num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LDA &gt;1.4 and 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&lt;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4.1</w:t>
            </w:r>
          </w:p>
          <w:p w14:paraId="43C4BCEF" w14:textId="77777777" w:rsidR="00A7089F" w:rsidRPr="005736B4" w:rsidRDefault="00A7089F" w:rsidP="006C08E5">
            <w:pPr>
              <w:numPr>
                <w:ilvl w:val="0"/>
                <w:numId w:val="26"/>
              </w:num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 xml:space="preserve">MDA &gt;4.1 and </w:t>
            </w:r>
            <w:r w:rsidRPr="005736B4">
              <w:rPr>
                <w:rFonts w:ascii="Times New Roman" w:hAnsi="Times New Roman" w:cs="Times New Roman"/>
                <w:sz w:val="18"/>
                <w:szCs w:val="18"/>
                <w:u w:val="single"/>
              </w:rPr>
              <w:t>&lt;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6.7</w:t>
            </w:r>
          </w:p>
          <w:p w14:paraId="6D90F3F7" w14:textId="77777777" w:rsidR="00A7089F" w:rsidRPr="005736B4" w:rsidRDefault="00A7089F" w:rsidP="006C08E5">
            <w:pPr>
              <w:numPr>
                <w:ilvl w:val="0"/>
                <w:numId w:val="26"/>
              </w:num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HDA &gt;6.7</w:t>
            </w:r>
          </w:p>
          <w:p w14:paraId="00309671" w14:textId="77777777" w:rsidR="00A7089F" w:rsidRPr="005736B4" w:rsidRDefault="00A7089F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B66BA" w:rsidRPr="005736B4" w14:paraId="3A83369F" w14:textId="77777777" w:rsidTr="00036169">
        <w:trPr>
          <w:trHeight w:val="2438"/>
        </w:trPr>
        <w:tc>
          <w:tcPr>
            <w:tcW w:w="0" w:type="auto"/>
          </w:tcPr>
          <w:p w14:paraId="49CEECFA" w14:textId="77777777" w:rsidR="001C5A00" w:rsidRPr="005736B4" w:rsidRDefault="001C5A00" w:rsidP="00955C7D">
            <w:pPr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0" w:type="auto"/>
          </w:tcPr>
          <w:p w14:paraId="2265FC7A" w14:textId="792E0364" w:rsidR="001C5A00" w:rsidRPr="005736B4" w:rsidRDefault="001C5A00" w:rsidP="003E3920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Kalyoncu et al. 2019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alyoncu&lt;/Author&gt;&lt;Year&gt;2019&lt;/Year&gt;&lt;RecNum&gt;240&lt;/RecNum&gt;&lt;DisplayText&gt;[14]&lt;/DisplayText&gt;&lt;record&gt;&lt;rec-number&gt;240&lt;/rec-number&gt;&lt;foreign-keys&gt;&lt;key app="EN" db-id="epx5w5fewt9er4ea02svrra49rd9aawf9pfz" timestamp="1556928701"&gt;240&lt;/key&gt;&lt;/foreign-keys&gt;&lt;ref-type name="Journal Article"&gt;17&lt;/ref-type&gt;&lt;contributors&gt;&lt;authors&gt;&lt;author&gt;Kalyoncu, U.&lt;/author&gt;&lt;author&gt;Kiraz, S.&lt;/author&gt;&lt;author&gt;Bilgen, S. A.&lt;/author&gt;&lt;author&gt;Karadag, O.&lt;/author&gt;&lt;author&gt;Akdogan, A.&lt;/author&gt;&lt;author&gt;Kilic, L.&lt;/author&gt;&lt;author&gt;Erden, A.&lt;/author&gt;&lt;author&gt;Armagan, B.&lt;/author&gt;&lt;author&gt;Sari, A.&lt;/author&gt;&lt;author&gt;Ertenli, I.&lt;/author&gt;&lt;/authors&gt;&lt;/contributors&gt;&lt;auth-address&gt;Department of Internal Medicine, Division of Rheumatology, Hacettepe University Faculty of Medicine, Sihhiye, 06100, Ankara, Turkey. umut.kalyoncu@yahoo.com.&amp;#xD;Department of Internal Medicine, Division of Rheumatology, Hacettepe University Faculty of Medicine, Sihhiye, 06100, Ankara, Turkey.&lt;/auth-address&gt;&lt;titles&gt;&lt;title&gt;Change in PsAID-12 scores in patients continuing or discontinuing anti-TNF treatments in psoriatic arthritis: results from the HUR-BIO biologic registry&lt;/title&gt;&lt;secondary-title&gt;Clin Rheumatol&lt;/secondary-title&gt;&lt;alt-title&gt;Clinical rheumatology&lt;/alt-title&gt;&lt;/titles&gt;&lt;periodical&gt;&lt;full-title&gt;Clin Rheumatol&lt;/full-title&gt;&lt;abbr-1&gt;Clinical rheumatology&lt;/abbr-1&gt;&lt;/periodical&gt;&lt;alt-periodical&gt;&lt;full-title&gt;Clin Rheumatol&lt;/full-title&gt;&lt;abbr-1&gt;Clinical rheumatology&lt;/abbr-1&gt;&lt;/alt-periodical&gt;&lt;pages&gt;1187-1192&lt;/pages&gt;&lt;volume&gt;38&lt;/volume&gt;&lt;number&gt;4&lt;/number&gt;&lt;edition&gt;2019/01/22&lt;/edition&gt;&lt;keywords&gt;&lt;keyword&gt;Anti-TNF treatment&lt;/keyword&gt;&lt;keyword&gt;Biological registry&lt;/keyword&gt;&lt;keyword&gt;PsAID-12&lt;/keyword&gt;&lt;keyword&gt;Psoriatic arthritis&lt;/keyword&gt;&lt;/keywords&gt;&lt;dates&gt;&lt;year&gt;2019&lt;/year&gt;&lt;pub-dates&gt;&lt;date&gt;Apr&lt;/date&gt;&lt;/pub-dates&gt;&lt;/dates&gt;&lt;isbn&gt;0770-3198&lt;/isbn&gt;&lt;accession-num&gt;30663017&lt;/accession-num&gt;&lt;urls&gt;&lt;/urls&gt;&lt;electronic-resource-num&gt;10.1007/s10067-019-04426-3&lt;/electronic-resource-num&gt;&lt;remote-database-provider&gt;NLM&lt;/remote-database-provider&gt;&lt;language&gt;eng&lt;/language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4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3D939D00" w14:textId="75A1F83B" w:rsidR="001C5A00" w:rsidRPr="005736B4" w:rsidRDefault="001C5A00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Baseline 6.6 (1.5)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&gt;&lt;Author&gt;Kalyoncu&lt;/Author&gt;&lt;Year&gt;2019&lt;/Year&gt;&lt;RecNum&gt;240&lt;/RecNum&gt;&lt;DisplayText&gt;[14]&lt;/DisplayText&gt;&lt;record&gt;&lt;rec-number&gt;240&lt;/rec-number&gt;&lt;foreign-keys&gt;&lt;key app="EN" db-id="epx5w5fewt9er4ea02svrra49rd9aawf9pfz" timestamp="1556928701"&gt;240&lt;/key&gt;&lt;/foreign-keys&gt;&lt;ref-type name="Journal Article"&gt;17&lt;/ref-type&gt;&lt;contributors&gt;&lt;authors&gt;&lt;author&gt;Kalyoncu, U.&lt;/author&gt;&lt;author&gt;Kiraz, S.&lt;/author&gt;&lt;author&gt;Bilgen, S. A.&lt;/author&gt;&lt;author&gt;Karadag, O.&lt;/author&gt;&lt;author&gt;Akdogan, A.&lt;/author&gt;&lt;author&gt;Kilic, L.&lt;/author&gt;&lt;author&gt;Erden, A.&lt;/author&gt;&lt;author&gt;Armagan, B.&lt;/author&gt;&lt;author&gt;Sari, A.&lt;/author&gt;&lt;author&gt;Ertenli, I.&lt;/author&gt;&lt;/authors&gt;&lt;/contributors&gt;&lt;auth-address&gt;Department of Internal Medicine, Division of Rheumatology, Hacettepe University Faculty of Medicine, Sihhiye, 06100, Ankara, Turkey. umut.kalyoncu@yahoo.com.&amp;#xD;Department of Internal Medicine, Division of Rheumatology, Hacettepe University Faculty of Medicine, Sihhiye, 06100, Ankara, Turkey.&lt;/auth-address&gt;&lt;titles&gt;&lt;title&gt;Change in PsAID-12 scores in patients continuing or discontinuing anti-TNF treatments in psoriatic arthritis: results from the HUR-BIO biologic registry&lt;/title&gt;&lt;secondary-title&gt;Clin Rheumatol&lt;/secondary-title&gt;&lt;alt-title&gt;Clinical rheumatology&lt;/alt-title&gt;&lt;/titles&gt;&lt;periodical&gt;&lt;full-title&gt;Clin Rheumatol&lt;/full-title&gt;&lt;abbr-1&gt;Clinical rheumatology&lt;/abbr-1&gt;&lt;/periodical&gt;&lt;alt-periodical&gt;&lt;full-title&gt;Clin Rheumatol&lt;/full-title&gt;&lt;abbr-1&gt;Clinical rheumatology&lt;/abbr-1&gt;&lt;/alt-periodical&gt;&lt;pages&gt;1187-1192&lt;/pages&gt;&lt;volume&gt;38&lt;/volume&gt;&lt;number&gt;4&lt;/number&gt;&lt;edition&gt;2019/01/22&lt;/edition&gt;&lt;keywords&gt;&lt;keyword&gt;Anti-TNF treatment&lt;/keyword&gt;&lt;keyword&gt;Biological registry&lt;/keyword&gt;&lt;keyword&gt;PsAID-12&lt;/keyword&gt;&lt;keyword&gt;Psoriatic arthritis&lt;/keyword&gt;&lt;/keywords&gt;&lt;dates&gt;&lt;year&gt;2019&lt;/year&gt;&lt;pub-dates&gt;&lt;date&gt;Apr&lt;/date&gt;&lt;/pub-dates&gt;&lt;/dates&gt;&lt;isbn&gt;0770-3198&lt;/isbn&gt;&lt;accession-num&gt;30663017&lt;/accession-num&gt;&lt;urls&gt;&lt;/urls&gt;&lt;electronic-resource-num&gt;10.1007/s10067-019-04426-3&lt;/electronic-resource-num&gt;&lt;remote-database-provider&gt;NLM&lt;/remote-database-provider&gt;&lt;language&gt;eng&lt;/language&gt;&lt;/record&gt;&lt;/Cite&gt;&lt;/EndNote&gt;</w:instrTex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5736B4">
              <w:rPr>
                <w:rFonts w:ascii="Times New Roman" w:hAnsi="Times New Roman" w:cs="Times New Roman"/>
                <w:noProof/>
                <w:sz w:val="18"/>
                <w:szCs w:val="18"/>
              </w:rPr>
              <w:t>[14]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</w:tcPr>
          <w:p w14:paraId="62FAEA2E" w14:textId="2A58BCE1" w:rsidR="001C5A00" w:rsidRPr="005736B4" w:rsidRDefault="001C5A00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4EF6D71A" w14:textId="2952C1EE" w:rsidR="001C5A00" w:rsidRPr="005736B4" w:rsidRDefault="001C5A00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4B6B78CA" w14:textId="77777777" w:rsidR="001C5A00" w:rsidRDefault="00916F5C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Anti TNF continued</w:t>
            </w:r>
            <w:r w:rsidR="000B429C">
              <w:rPr>
                <w:rFonts w:ascii="Times New Roman" w:hAnsi="Times New Roman" w:cs="Times New Roman"/>
                <w:sz w:val="18"/>
                <w:szCs w:val="18"/>
              </w:rPr>
              <w:t>: 6.6 (1.7</w:t>
            </w:r>
            <w:r w:rsidR="000B429C" w:rsidRPr="005736B4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  <w:p w14:paraId="7505ACCE" w14:textId="77777777" w:rsidR="000B429C" w:rsidRDefault="000B429C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BFCAB79" w14:textId="0CF3B93F" w:rsidR="000B429C" w:rsidRDefault="000B429C" w:rsidP="000B429C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Anti TNF stopped/switched: 6.7 (1.3</w:t>
            </w: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  <w:p w14:paraId="39F5AE39" w14:textId="77777777" w:rsidR="000B429C" w:rsidRDefault="000B429C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61FA8ED2" w14:textId="77777777" w:rsidR="00197D11" w:rsidRDefault="00197D11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P=0.67</w:t>
            </w:r>
          </w:p>
          <w:p w14:paraId="644606C6" w14:textId="77777777" w:rsidR="00A92F33" w:rsidRDefault="00A92F33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50C4923" w14:textId="2E14F637" w:rsidR="00A92F33" w:rsidRDefault="00B35D48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Changes in PsAID12 among p</w:t>
            </w:r>
            <w:r w:rsidR="00DF504D">
              <w:rPr>
                <w:rFonts w:ascii="Times New Roman" w:hAnsi="Times New Roman" w:cs="Times New Roman"/>
                <w:sz w:val="18"/>
                <w:szCs w:val="18"/>
              </w:rPr>
              <w:t>atients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that</w:t>
            </w:r>
            <w:r w:rsidR="00DF504D">
              <w:rPr>
                <w:rFonts w:ascii="Times New Roman" w:hAnsi="Times New Roman" w:cs="Times New Roman"/>
                <w:sz w:val="18"/>
                <w:szCs w:val="18"/>
              </w:rPr>
              <w:t xml:space="preserve"> reached a favorable response rate according to pain (VAS) PGA</w:t>
            </w:r>
            <w:r w:rsidR="00FB66BA">
              <w:rPr>
                <w:rFonts w:ascii="Times New Roman" w:hAnsi="Times New Roman" w:cs="Times New Roman"/>
                <w:sz w:val="18"/>
                <w:szCs w:val="18"/>
              </w:rPr>
              <w:t xml:space="preserve"> of disease activity</w:t>
            </w:r>
            <w:r w:rsidR="00DF504D">
              <w:rPr>
                <w:rFonts w:ascii="Times New Roman" w:hAnsi="Times New Roman" w:cs="Times New Roman"/>
                <w:sz w:val="18"/>
                <w:szCs w:val="18"/>
              </w:rPr>
              <w:t xml:space="preserve">, BASDAI, DAS28 and HAQ-DI </w:t>
            </w:r>
            <w:r w:rsidR="000079FF">
              <w:rPr>
                <w:rFonts w:ascii="Times New Roman" w:hAnsi="Times New Roman" w:cs="Times New Roman"/>
                <w:sz w:val="18"/>
                <w:szCs w:val="18"/>
              </w:rPr>
              <w:t>are reported in the manuscript</w:t>
            </w:r>
            <w:r w:rsidR="00050BB5">
              <w:rPr>
                <w:rFonts w:ascii="Times New Roman" w:hAnsi="Times New Roman" w:cs="Times New Roman"/>
                <w:sz w:val="18"/>
                <w:szCs w:val="18"/>
              </w:rPr>
              <w:t>.</w:t>
            </w:r>
          </w:p>
          <w:p w14:paraId="6EA6EBF7" w14:textId="159C4D19" w:rsidR="000079FF" w:rsidRPr="005736B4" w:rsidRDefault="000079FF" w:rsidP="000079FF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</w:tcPr>
          <w:p w14:paraId="14B755AC" w14:textId="3768286C" w:rsidR="001C5A00" w:rsidRPr="005736B4" w:rsidRDefault="001C5A00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  <w:tc>
          <w:tcPr>
            <w:tcW w:w="0" w:type="auto"/>
          </w:tcPr>
          <w:p w14:paraId="585E7389" w14:textId="02CB515F" w:rsidR="001C5A00" w:rsidRPr="005736B4" w:rsidRDefault="001C5A00" w:rsidP="00955C7D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5736B4">
              <w:rPr>
                <w:rFonts w:ascii="Times New Roman" w:hAnsi="Times New Roman" w:cs="Times New Roman"/>
                <w:sz w:val="18"/>
                <w:szCs w:val="18"/>
              </w:rPr>
              <w:t>Not reported</w:t>
            </w:r>
          </w:p>
        </w:tc>
      </w:tr>
    </w:tbl>
    <w:p w14:paraId="46567B84" w14:textId="77777777" w:rsidR="00F63759" w:rsidRDefault="00F63759" w:rsidP="00314257">
      <w:pPr>
        <w:jc w:val="both"/>
        <w:rPr>
          <w:rFonts w:ascii="Times New Roman" w:hAnsi="Times New Roman" w:cs="Times New Roman"/>
          <w:bCs/>
          <w:color w:val="000000"/>
          <w:sz w:val="21"/>
          <w:szCs w:val="21"/>
        </w:rPr>
      </w:pPr>
    </w:p>
    <w:p w14:paraId="2DEECBED" w14:textId="0F62DAB8" w:rsidR="000611C6" w:rsidRPr="009778E0" w:rsidRDefault="00F63759" w:rsidP="000611C6">
      <w:pPr>
        <w:pStyle w:val="p1"/>
        <w:rPr>
          <w:rFonts w:ascii="Times New Roman" w:hAnsi="Times New Roman"/>
          <w:color w:val="auto"/>
          <w:sz w:val="20"/>
          <w:szCs w:val="20"/>
        </w:rPr>
      </w:pPr>
      <w:r w:rsidRPr="009778E0">
        <w:rPr>
          <w:rFonts w:ascii="Times New Roman" w:hAnsi="Times New Roman"/>
          <w:bCs/>
          <w:color w:val="000000"/>
          <w:sz w:val="20"/>
          <w:szCs w:val="20"/>
        </w:rPr>
        <w:t xml:space="preserve">PGA, Patient Global Assessment; RAPID3, Routine Assessment Patient Index Data 3; PsAID, Psoriatic Arthritis Impact of Disease; VAS, Visual Analogue Scale; NRS, Numeric Rating Scale; SD, Standard Deviation; </w:t>
      </w:r>
      <w:r w:rsidR="00224BD0" w:rsidRPr="009778E0">
        <w:rPr>
          <w:rFonts w:ascii="Times New Roman" w:hAnsi="Times New Roman"/>
          <w:bCs/>
          <w:color w:val="000000"/>
          <w:sz w:val="20"/>
          <w:szCs w:val="20"/>
        </w:rPr>
        <w:t xml:space="preserve">IQR, Inter Quartile Range; MDA, Minimal Disease Activity; </w:t>
      </w:r>
      <w:r w:rsidR="00225898" w:rsidRPr="009778E0">
        <w:rPr>
          <w:rFonts w:ascii="Times New Roman" w:eastAsia="Times New Roman" w:hAnsi="Times New Roman"/>
          <w:color w:val="222222"/>
          <w:sz w:val="20"/>
          <w:szCs w:val="20"/>
          <w:shd w:val="clear" w:color="auto" w:fill="FFFFFF"/>
        </w:rPr>
        <w:t xml:space="preserve">DAS28, Disease Activity Score 28; SRM, Standardized Response Mean; </w:t>
      </w:r>
      <w:r w:rsidR="0024077A" w:rsidRPr="009778E0">
        <w:rPr>
          <w:rFonts w:ascii="Times New Roman" w:eastAsia="Times New Roman" w:hAnsi="Times New Roman"/>
          <w:color w:val="222222"/>
          <w:sz w:val="20"/>
          <w:szCs w:val="20"/>
          <w:shd w:val="clear" w:color="auto" w:fill="FFFFFF"/>
        </w:rPr>
        <w:t xml:space="preserve">VLDA, Very Low Disease Activity; </w:t>
      </w:r>
      <w:r w:rsidR="000611C6" w:rsidRPr="009778E0">
        <w:rPr>
          <w:rFonts w:ascii="Times New Roman" w:eastAsia="Times New Roman" w:hAnsi="Times New Roman"/>
          <w:color w:val="222222"/>
          <w:sz w:val="20"/>
          <w:szCs w:val="20"/>
          <w:shd w:val="clear" w:color="auto" w:fill="FFFFFF"/>
        </w:rPr>
        <w:t xml:space="preserve">PQoL12, </w:t>
      </w:r>
      <w:r w:rsidR="000611C6" w:rsidRPr="009778E0">
        <w:rPr>
          <w:rFonts w:ascii="Times New Roman" w:hAnsi="Times New Roman"/>
          <w:color w:val="auto"/>
          <w:sz w:val="20"/>
          <w:szCs w:val="20"/>
        </w:rPr>
        <w:t xml:space="preserve">Psoriasis Quality of Life 12; </w:t>
      </w:r>
      <w:r w:rsidR="005F7E60" w:rsidRPr="009778E0">
        <w:rPr>
          <w:rFonts w:ascii="Times New Roman" w:hAnsi="Times New Roman"/>
          <w:color w:val="auto"/>
          <w:sz w:val="20"/>
          <w:szCs w:val="20"/>
        </w:rPr>
        <w:t xml:space="preserve">SE, Standard Error; ROC, Receiving Operating Curve; AUC, Area Under the Curve; </w:t>
      </w:r>
      <w:r w:rsidR="009778E0" w:rsidRPr="009778E0">
        <w:rPr>
          <w:rFonts w:ascii="Times New Roman" w:hAnsi="Times New Roman"/>
          <w:color w:val="auto"/>
          <w:sz w:val="20"/>
          <w:szCs w:val="20"/>
        </w:rPr>
        <w:t xml:space="preserve">DAPSA, Disease Activity Index for Psoriatic Arthritis; </w:t>
      </w:r>
      <w:r w:rsidR="009778E0" w:rsidRPr="009778E0">
        <w:rPr>
          <w:rFonts w:ascii="Times New Roman" w:hAnsi="Times New Roman"/>
          <w:color w:val="181A18"/>
          <w:sz w:val="20"/>
          <w:szCs w:val="20"/>
        </w:rPr>
        <w:t>BASDAI, Bath Ankylosing Spondylitis Disease Activity Index; HAQ-DI, Health Assessment Questionnaire-Disability Index.</w:t>
      </w:r>
    </w:p>
    <w:p w14:paraId="3060D470" w14:textId="3373E953" w:rsidR="00224BD0" w:rsidRDefault="00224BD0" w:rsidP="00F63759">
      <w:pPr>
        <w:pStyle w:val="p1"/>
        <w:rPr>
          <w:rFonts w:ascii="Times New Roman" w:hAnsi="Times New Roman"/>
          <w:color w:val="auto"/>
          <w:sz w:val="20"/>
          <w:szCs w:val="20"/>
        </w:rPr>
      </w:pPr>
    </w:p>
    <w:p w14:paraId="2D2CE362" w14:textId="77777777" w:rsidR="00817C9F" w:rsidRDefault="00817C9F" w:rsidP="00F63759">
      <w:pPr>
        <w:pStyle w:val="p1"/>
        <w:rPr>
          <w:rFonts w:ascii="Times New Roman" w:hAnsi="Times New Roman"/>
          <w:color w:val="auto"/>
          <w:sz w:val="20"/>
          <w:szCs w:val="20"/>
        </w:rPr>
      </w:pPr>
    </w:p>
    <w:p w14:paraId="1261E231" w14:textId="77777777" w:rsidR="007105E4" w:rsidRDefault="007105E4" w:rsidP="00F63759">
      <w:pPr>
        <w:pStyle w:val="p1"/>
        <w:rPr>
          <w:rFonts w:ascii="Times New Roman" w:hAnsi="Times New Roman"/>
          <w:b/>
          <w:color w:val="auto"/>
          <w:sz w:val="20"/>
          <w:szCs w:val="20"/>
        </w:rPr>
        <w:sectPr w:rsidR="007105E4" w:rsidSect="000471E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BDC60B8" w14:textId="0E8F6012" w:rsidR="00160CEF" w:rsidRDefault="009F3093" w:rsidP="00F63759">
      <w:pPr>
        <w:pStyle w:val="p1"/>
        <w:rPr>
          <w:rFonts w:ascii="Times New Roman" w:hAnsi="Times New Roman"/>
          <w:b/>
          <w:color w:val="auto"/>
          <w:sz w:val="20"/>
          <w:szCs w:val="20"/>
        </w:rPr>
      </w:pPr>
      <w:r>
        <w:rPr>
          <w:rFonts w:ascii="Times New Roman" w:hAnsi="Times New Roman"/>
          <w:b/>
          <w:color w:val="auto"/>
          <w:sz w:val="20"/>
          <w:szCs w:val="20"/>
        </w:rPr>
        <w:lastRenderedPageBreak/>
        <w:t xml:space="preserve">G. </w:t>
      </w:r>
      <w:r w:rsidR="00E56A51" w:rsidRPr="00E56A51">
        <w:rPr>
          <w:rFonts w:ascii="Times New Roman" w:hAnsi="Times New Roman"/>
          <w:b/>
          <w:color w:val="auto"/>
          <w:sz w:val="20"/>
          <w:szCs w:val="20"/>
        </w:rPr>
        <w:t xml:space="preserve">Evaluation of content validity of </w:t>
      </w:r>
      <w:r w:rsidR="00160CEF">
        <w:rPr>
          <w:rFonts w:ascii="Times New Roman" w:hAnsi="Times New Roman"/>
          <w:b/>
          <w:color w:val="auto"/>
          <w:sz w:val="20"/>
          <w:szCs w:val="20"/>
        </w:rPr>
        <w:t>PROMs</w:t>
      </w:r>
    </w:p>
    <w:p w14:paraId="3915A608" w14:textId="77777777" w:rsidR="00160CEF" w:rsidRDefault="00160CEF" w:rsidP="00F63759">
      <w:pPr>
        <w:pStyle w:val="p1"/>
        <w:rPr>
          <w:rFonts w:ascii="Times New Roman" w:hAnsi="Times New Roman"/>
          <w:b/>
          <w:color w:val="auto"/>
          <w:sz w:val="20"/>
          <w:szCs w:val="2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440"/>
        <w:gridCol w:w="4411"/>
        <w:gridCol w:w="1816"/>
        <w:gridCol w:w="1192"/>
        <w:gridCol w:w="1396"/>
        <w:gridCol w:w="1678"/>
        <w:gridCol w:w="1751"/>
        <w:gridCol w:w="266"/>
      </w:tblGrid>
      <w:tr w:rsidR="004C5C57" w:rsidRPr="004C5C57" w14:paraId="108C859E" w14:textId="77777777" w:rsidTr="00F028D4">
        <w:trPr>
          <w:gridAfter w:val="1"/>
          <w:trHeight w:val="1020"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F6A2E14" w14:textId="5DB1523B" w:rsidR="00160CEF" w:rsidRPr="004C5C57" w:rsidRDefault="007A2313" w:rsidP="00F028D4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PGA-arthritis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477677BA" w14:textId="77777777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PROM development study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</w:tcPr>
          <w:p w14:paraId="46094834" w14:textId="77777777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ntent Validity</w:t>
            </w:r>
          </w:p>
          <w:p w14:paraId="43898089" w14:textId="6D23BEF1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study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26DBF8D5" w14:textId="0E0A7DD1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ating of reviewer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5FE5CA2F" w14:textId="77777777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OVERALL RATINGS PER PROM</w:t>
            </w: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0D8A5FDE" w14:textId="77777777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QUALITY OF EVIDENCE</w:t>
            </w:r>
          </w:p>
        </w:tc>
      </w:tr>
      <w:tr w:rsidR="004C5C57" w:rsidRPr="004C5C57" w14:paraId="37DA7433" w14:textId="77777777" w:rsidTr="00F028D4">
        <w:trPr>
          <w:gridAfter w:val="1"/>
          <w:trHeight w:val="580"/>
        </w:trPr>
        <w:tc>
          <w:tcPr>
            <w:tcW w:w="0" w:type="auto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F2F2F2" w:themeFill="background1" w:themeFillShade="F2"/>
            <w:vAlign w:val="center"/>
            <w:hideMark/>
          </w:tcPr>
          <w:p w14:paraId="79EEBA30" w14:textId="77777777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5669C1B1" w14:textId="77777777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14:paraId="73A76048" w14:textId="131F6DB0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2387FB0" w14:textId="0D14D7CC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C875B5A" w14:textId="77777777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±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2FC8726C" w14:textId="77777777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High, moderate, low, very low</w:t>
            </w:r>
          </w:p>
        </w:tc>
      </w:tr>
      <w:tr w:rsidR="004C5C57" w:rsidRPr="004C5C57" w14:paraId="40BDF76B" w14:textId="77777777" w:rsidTr="00E16976">
        <w:trPr>
          <w:gridAfter w:val="1"/>
          <w:trHeight w:val="300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000000"/>
            </w:tcBorders>
            <w:shd w:val="clear" w:color="000000" w:fill="F2F2F2"/>
            <w:vAlign w:val="center"/>
            <w:hideMark/>
          </w:tcPr>
          <w:p w14:paraId="52A88FA2" w14:textId="77777777" w:rsidR="00160CEF" w:rsidRPr="004C5C57" w:rsidRDefault="00160CEF" w:rsidP="00160CE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elevanc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279B2227" w14:textId="77777777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</w:tcPr>
          <w:p w14:paraId="7B5E793B" w14:textId="77777777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57A0604" w14:textId="7725ACAE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54584BF" w14:textId="77777777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7025D31" w14:textId="77777777" w:rsidR="00160CEF" w:rsidRPr="004C5C57" w:rsidRDefault="00160CEF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443C4D2A" w14:textId="77777777" w:rsidTr="00E16976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2C99CCF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1B91A258" w14:textId="15115860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construct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3D0DC816" w14:textId="0C930722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13A2D96A" w14:textId="39807344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54C1BDB8" w14:textId="24A3DFD8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79831DC" w14:textId="4F5A3771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4BD7B9F" w14:textId="55BE69DB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23DA25E2" w14:textId="77777777" w:rsidTr="00E16976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8692C42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55D3BE4F" w14:textId="557807AE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target population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3738D0D7" w14:textId="01651059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3E179EFB" w14:textId="768DE6F4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9B0906A" w14:textId="4AF5589C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5A0F0DA" w14:textId="7C15420B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A449378" w14:textId="783EF8A7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55133FFB" w14:textId="77777777" w:rsidTr="00E16976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02EC06ED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3D271F0" w14:textId="78CB8FE0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context of use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2B69D4BD" w14:textId="0B9640E6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08FC665C" w14:textId="404C94C7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6132B42" w14:textId="4213E7CA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86F3939" w14:textId="4B9C28DB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DF32D07" w14:textId="3F6F964A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6ED76FDE" w14:textId="77777777" w:rsidTr="00E16976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E8A633D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7E0DF9F1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response options appropriate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793A8A22" w14:textId="1B3A1C5B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627F61EA" w14:textId="0912E450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55D236A8" w14:textId="4DCC7800" w:rsidR="00E16976" w:rsidRPr="004C5C57" w:rsidRDefault="00E16976" w:rsidP="00FD7584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C87B20E" w14:textId="6891FDE3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CC6B9EB" w14:textId="1AA331A6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6ACA2E24" w14:textId="77777777" w:rsidTr="00E16976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9EB8F75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CEB666D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Is the recall period appropriate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2DC54528" w14:textId="03DCDD33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596730B1" w14:textId="6E30CD43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3FAD60B" w14:textId="5C6CBFD4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8F2148D" w14:textId="77108B26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A0B33AD" w14:textId="1BE06DEE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6A20BF1F" w14:textId="77777777" w:rsidTr="00E16976">
        <w:trPr>
          <w:gridAfter w:val="1"/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6959010E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168A582C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ELEVANCE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54653A8B" w14:textId="14191A81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01374534" w14:textId="6DA603D6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4A83C6EE" w14:textId="0ABD7641" w:rsidR="00E16976" w:rsidRPr="0090602E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90602E">
              <w:rPr>
                <w:rFonts w:ascii="Calibri" w:eastAsia="Times New Roman" w:hAnsi="Calibri" w:cs="Times New Roman"/>
                <w:b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3C736989" w14:textId="218F0380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32A474C7" w14:textId="61170DAA" w:rsidR="00E16976" w:rsidRPr="004C5C57" w:rsidRDefault="00E16976" w:rsidP="002B24BA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Very Low</w:t>
            </w:r>
          </w:p>
        </w:tc>
      </w:tr>
      <w:tr w:rsidR="00E16976" w:rsidRPr="004C5C57" w14:paraId="22F568A7" w14:textId="77777777" w:rsidTr="00E16976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550F762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E2F2C64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2C6BE3D" w14:textId="1F83882C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7DC2EBD" w14:textId="2323C2AF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D7CEFB1" w14:textId="7CD336B1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D0448B9" w14:textId="0E083D96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8669881" w14:textId="4CBAD32B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44DBD3D7" w14:textId="36440618" w:rsidTr="00E16976">
        <w:trPr>
          <w:trHeight w:val="332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3BBC95B3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veness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4CC7D55C" w14:textId="77777777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vAlign w:val="center"/>
          </w:tcPr>
          <w:p w14:paraId="5079056C" w14:textId="2B4968E1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hideMark/>
          </w:tcPr>
          <w:p w14:paraId="29510264" w14:textId="3A493D08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3D5733F" w14:textId="5B2E8DBC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EB30536" w14:textId="386074F0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vAlign w:val="center"/>
          </w:tcPr>
          <w:p w14:paraId="6AAA88A7" w14:textId="6772FFAA" w:rsidR="00E16976" w:rsidRPr="004C5C57" w:rsidRDefault="00E16976"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</w:tr>
      <w:tr w:rsidR="00E16976" w:rsidRPr="004C5C57" w14:paraId="4EADF23D" w14:textId="77777777" w:rsidTr="00E16976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405AB62C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730B925E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all key concepts inclu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1DFB1EEE" w14:textId="0C44D6D9" w:rsidR="00E16976" w:rsidRPr="004C5C57" w:rsidRDefault="00E16976" w:rsidP="00003842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08936677" w14:textId="4F5BA0CF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45DE50D3" w14:textId="53483BDC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sz w:val="22"/>
                <w:szCs w:val="22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CCF899D" w14:textId="080B3D1F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0DF3981" w14:textId="2502CE95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7F29F0B4" w14:textId="77777777" w:rsidTr="00E16976">
        <w:trPr>
          <w:gridAfter w:val="1"/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0232E8FA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762077FD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VENESS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56A81574" w14:textId="7F8FD9B0" w:rsidR="00E16976" w:rsidRPr="004C5C57" w:rsidRDefault="00E16976" w:rsidP="00003842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2347E8A5" w14:textId="14A3A25C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94BED51" w14:textId="453BD0DA" w:rsidR="00E16976" w:rsidRPr="0090602E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90602E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40DBFEAA" w14:textId="732ED12B" w:rsidR="00E16976" w:rsidRPr="0090602E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 w:rsidRPr="0090602E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-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52C5891D" w14:textId="41A486C0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Very Low</w:t>
            </w:r>
          </w:p>
        </w:tc>
      </w:tr>
      <w:tr w:rsidR="00E16976" w:rsidRPr="004C5C57" w14:paraId="7BAB3D07" w14:textId="77777777" w:rsidTr="00E16976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7041B10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38ED70E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9DD0E4C" w14:textId="1FD823F9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D017D98" w14:textId="77777777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07A6E20" w14:textId="1A04813B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3DF8669" w14:textId="242B487B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71343A3D" w14:textId="2C0F7954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0A2BDCA6" w14:textId="68AE5099" w:rsidTr="00E16976">
        <w:trPr>
          <w:trHeight w:val="300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000000"/>
            </w:tcBorders>
            <w:shd w:val="clear" w:color="000000" w:fill="F2F2F2"/>
            <w:vAlign w:val="center"/>
            <w:hideMark/>
          </w:tcPr>
          <w:p w14:paraId="735133F2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bility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0D42B53E" w14:textId="77777777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vAlign w:val="center"/>
          </w:tcPr>
          <w:p w14:paraId="366B6FD1" w14:textId="5B4ABC9C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hideMark/>
          </w:tcPr>
          <w:p w14:paraId="532FB568" w14:textId="5D328636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84F4539" w14:textId="04E4B178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41F91DE" w14:textId="3E93A56C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vAlign w:val="center"/>
          </w:tcPr>
          <w:p w14:paraId="0256E98F" w14:textId="413DEAF0" w:rsidR="00E16976" w:rsidRPr="004C5C57" w:rsidRDefault="00E16976"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</w:tr>
      <w:tr w:rsidR="00E16976" w:rsidRPr="004C5C57" w14:paraId="1BD9210E" w14:textId="77777777" w:rsidTr="00E16976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4FBC8E77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0FB253FC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PROM instructions understood by the population of interest as inten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E2F3" w:themeFill="accent1" w:themeFillTint="33"/>
            <w:vAlign w:val="center"/>
            <w:hideMark/>
          </w:tcPr>
          <w:p w14:paraId="474C9B7A" w14:textId="40BB5EE1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</w:tcPr>
          <w:p w14:paraId="62F68D1E" w14:textId="2C840C8B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0F5623F" w14:textId="5AE154D8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0C6FD4D" w14:textId="1451A287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CF05AD3" w14:textId="710EDD1F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2C139701" w14:textId="77777777" w:rsidTr="00E16976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73D5C5BD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6B0FD194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PROM items and response options understood by the population of interest as inten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E2F3" w:themeFill="accent1" w:themeFillTint="33"/>
            <w:vAlign w:val="center"/>
            <w:hideMark/>
          </w:tcPr>
          <w:p w14:paraId="58E80696" w14:textId="2FA65F4E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</w:tcPr>
          <w:p w14:paraId="72DFF28D" w14:textId="36D5A22B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8519104" w14:textId="6E8B4039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C352F34" w14:textId="7CBE0DB4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F60B52F" w14:textId="5A22D1F7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1D9373C7" w14:textId="77777777" w:rsidTr="00E16976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0694CD6B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1599435D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PROM items appropriately wor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3B9F0D2" w14:textId="4F518AF0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</w:tcPr>
          <w:p w14:paraId="19954CA1" w14:textId="064BFE32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F587E4E" w14:textId="7E172A13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0F26443" w14:textId="3B1AE278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DFCFD6F" w14:textId="66B0B4D5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49ABBFA4" w14:textId="77777777" w:rsidTr="00E16976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3CCD6040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2DF2519D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Do the response options match the question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431D01F" w14:textId="03FE1B13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</w:tcPr>
          <w:p w14:paraId="72084A99" w14:textId="46616CD6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460A182B" w14:textId="6931498E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C4DFA79" w14:textId="7E97F4DD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68EA70F" w14:textId="70DBA8C7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2614A623" w14:textId="77777777" w:rsidTr="00E16976">
        <w:trPr>
          <w:gridAfter w:val="1"/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CE3E492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2DC4A7C1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BILITY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E2F3" w:themeFill="accent1" w:themeFillTint="33"/>
            <w:vAlign w:val="center"/>
            <w:hideMark/>
          </w:tcPr>
          <w:p w14:paraId="6C647479" w14:textId="74EBA55C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28790FFB" w14:textId="0F33B5C2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D9E2F3" w:themeFill="accent1" w:themeFillTint="33"/>
            <w:vAlign w:val="center"/>
            <w:hideMark/>
          </w:tcPr>
          <w:p w14:paraId="64D52C3B" w14:textId="53BF1159" w:rsidR="00E16976" w:rsidRPr="0090602E" w:rsidRDefault="00E16976" w:rsidP="00160CEF">
            <w:pPr>
              <w:jc w:val="center"/>
              <w:rPr>
                <w:rFonts w:ascii="Calibri" w:eastAsia="Times New Roman" w:hAnsi="Calibri" w:cs="Times New Roman"/>
                <w:bCs/>
                <w:sz w:val="22"/>
                <w:szCs w:val="22"/>
              </w:rPr>
            </w:pPr>
            <w:r w:rsidRPr="0090602E">
              <w:rPr>
                <w:rFonts w:ascii="Calibri" w:eastAsia="Times New Roman" w:hAnsi="Calibri" w:cs="Times New Roman"/>
                <w:bCs/>
                <w:sz w:val="22"/>
                <w:szCs w:val="22"/>
              </w:rPr>
              <w:t> 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D9E2F3" w:themeFill="accent1" w:themeFillTint="33"/>
            <w:vAlign w:val="center"/>
            <w:hideMark/>
          </w:tcPr>
          <w:p w14:paraId="610ED163" w14:textId="5567FCBE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D9E2F3" w:themeFill="accent1" w:themeFillTint="33"/>
            <w:vAlign w:val="center"/>
            <w:hideMark/>
          </w:tcPr>
          <w:p w14:paraId="1083A9C5" w14:textId="7529FDA4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Very Low</w:t>
            </w:r>
          </w:p>
        </w:tc>
      </w:tr>
      <w:tr w:rsidR="00E16976" w:rsidRPr="004C5C57" w14:paraId="3AE8C913" w14:textId="77777777" w:rsidTr="00E16976">
        <w:trPr>
          <w:gridAfter w:val="1"/>
          <w:trHeight w:val="332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1364FB4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lastRenderedPageBreak/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B9C6EB4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5B4FBFB7" w14:textId="4B33241C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D898F43" w14:textId="77777777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D7AAA09" w14:textId="23F51FE8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5D9CF46" w14:textId="5D8F7D72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FF16628" w14:textId="1117481F" w:rsidR="00E16976" w:rsidRPr="004C5C57" w:rsidRDefault="00E16976" w:rsidP="00160CE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E16976" w:rsidRPr="004C5C57" w14:paraId="4FB14744" w14:textId="77777777" w:rsidTr="00F028D4">
        <w:trPr>
          <w:gridAfter w:val="1"/>
          <w:trHeight w:val="32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0F76AEC1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571AD537" w14:textId="77777777" w:rsidR="00E16976" w:rsidRPr="004C5C57" w:rsidRDefault="00E16976" w:rsidP="00160CE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NTENT VALIDITY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3B72742D" w14:textId="57883DBC" w:rsidR="00E16976" w:rsidRPr="00B60184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000000" w:fill="8EAADB" w:themeFill="accent1" w:themeFillTint="99"/>
          </w:tcPr>
          <w:p w14:paraId="7AD919F9" w14:textId="20B542B2" w:rsidR="00E16976" w:rsidRPr="00B60184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30DFA9FB" w14:textId="0FCA5BD2" w:rsidR="00E16976" w:rsidRPr="00B60184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u w:val="single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0F88CE8A" w14:textId="3A127295" w:rsidR="00E16976" w:rsidRPr="00B60184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u w:val="single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0E683B22" w14:textId="7127FAF9" w:rsidR="00E16976" w:rsidRPr="00B60184" w:rsidRDefault="00E16976" w:rsidP="00160CE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Very Low</w:t>
            </w:r>
          </w:p>
        </w:tc>
      </w:tr>
    </w:tbl>
    <w:p w14:paraId="2D6539E1" w14:textId="77777777" w:rsidR="00160CEF" w:rsidRDefault="00160CEF" w:rsidP="00F63759">
      <w:pPr>
        <w:pStyle w:val="p1"/>
        <w:rPr>
          <w:rFonts w:ascii="Times New Roman" w:hAnsi="Times New Roman"/>
          <w:b/>
          <w:color w:val="auto"/>
          <w:sz w:val="20"/>
          <w:szCs w:val="20"/>
        </w:rPr>
      </w:pPr>
    </w:p>
    <w:p w14:paraId="16F98321" w14:textId="7D28569C" w:rsidR="00F944D3" w:rsidRPr="00F944D3" w:rsidRDefault="00F944D3" w:rsidP="00F63759">
      <w:pPr>
        <w:pStyle w:val="p1"/>
        <w:rPr>
          <w:rFonts w:ascii="Times New Roman" w:hAnsi="Times New Roman"/>
          <w:color w:val="auto"/>
          <w:sz w:val="20"/>
          <w:szCs w:val="20"/>
        </w:rPr>
      </w:pPr>
      <w:r w:rsidRPr="00F944D3">
        <w:rPr>
          <w:rFonts w:ascii="Times New Roman" w:hAnsi="Times New Roman"/>
          <w:color w:val="auto"/>
          <w:sz w:val="20"/>
          <w:szCs w:val="20"/>
        </w:rPr>
        <w:t>N/A: not available</w:t>
      </w:r>
    </w:p>
    <w:p w14:paraId="6D13183E" w14:textId="77777777" w:rsidR="00160CEF" w:rsidRDefault="00160CEF" w:rsidP="00F63759">
      <w:pPr>
        <w:pStyle w:val="p1"/>
        <w:rPr>
          <w:rFonts w:ascii="Times New Roman" w:hAnsi="Times New Roman"/>
          <w:b/>
          <w:color w:val="auto"/>
          <w:sz w:val="20"/>
          <w:szCs w:val="2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440"/>
        <w:gridCol w:w="4411"/>
        <w:gridCol w:w="1816"/>
        <w:gridCol w:w="1192"/>
        <w:gridCol w:w="1396"/>
        <w:gridCol w:w="1678"/>
        <w:gridCol w:w="1751"/>
        <w:gridCol w:w="266"/>
      </w:tblGrid>
      <w:tr w:rsidR="00B60184" w:rsidRPr="004C5C57" w14:paraId="4B60C8F0" w14:textId="77777777" w:rsidTr="007D2B79">
        <w:trPr>
          <w:gridAfter w:val="1"/>
          <w:trHeight w:val="1020"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7FE674" w14:textId="1A97D3FF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PGA-Psoriatic Arthritis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01B8DDD7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PROM development study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</w:tcPr>
          <w:p w14:paraId="2C233196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ntent Validity</w:t>
            </w:r>
          </w:p>
          <w:p w14:paraId="5D320EFA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study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6475623D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ating of reviewer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06469AB3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OVERALL RATINGS PER PROM</w:t>
            </w: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5DA98504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QUALITY OF EVIDENCE</w:t>
            </w:r>
          </w:p>
        </w:tc>
      </w:tr>
      <w:tr w:rsidR="00B60184" w:rsidRPr="004C5C57" w14:paraId="3F34A5F5" w14:textId="77777777" w:rsidTr="007D2B79">
        <w:trPr>
          <w:gridAfter w:val="1"/>
          <w:trHeight w:val="580"/>
        </w:trPr>
        <w:tc>
          <w:tcPr>
            <w:tcW w:w="0" w:type="auto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F2F2F2" w:themeFill="background1" w:themeFillShade="F2"/>
            <w:vAlign w:val="center"/>
            <w:hideMark/>
          </w:tcPr>
          <w:p w14:paraId="5B097AE6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15BCAFFC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14:paraId="02B815A4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6B22E5CE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4D6F6A4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±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5C0C43A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High, moderate, low, very low</w:t>
            </w:r>
          </w:p>
        </w:tc>
      </w:tr>
      <w:tr w:rsidR="00B60184" w:rsidRPr="004C5C57" w14:paraId="759BDE11" w14:textId="77777777" w:rsidTr="007D2B79">
        <w:trPr>
          <w:gridAfter w:val="1"/>
          <w:trHeight w:val="300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000000"/>
            </w:tcBorders>
            <w:shd w:val="clear" w:color="000000" w:fill="F2F2F2"/>
            <w:vAlign w:val="center"/>
            <w:hideMark/>
          </w:tcPr>
          <w:p w14:paraId="61CF8D61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elevanc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726FB939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</w:tcPr>
          <w:p w14:paraId="4321AAA1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D9BC41E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BBFA6BC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26C739B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29CFAC80" w14:textId="77777777" w:rsidTr="007D2B79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77A32D6E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4A12CD85" w14:textId="345B7345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construct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4E634B32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52489BDF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4690AAA1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6EEBC8E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FC453CC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54CC504F" w14:textId="77777777" w:rsidTr="007D2B79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1F1979DA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2F646162" w14:textId="3361F150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target population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38F8C77E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3B09ECEA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6D29312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760C6A5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6B18F1E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28459FF5" w14:textId="77777777" w:rsidTr="007D2B79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3D31BB72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7F0C89A" w14:textId="4F735C55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context of use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2B4C7AA9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300A8082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DF0D046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A72C720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04DEB38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60D7605F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121640F7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7AC6F7BA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response options appropriate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3E1A9D05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1E06ABCD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0F988EE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006C172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E37E19F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0EE80F40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4198F471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23E65FA1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Is the recall period appropriate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57EF6F64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1791293F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36E8082A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E8E0886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9E9F1A5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51580FA9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779DC896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7B25277D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ELEVANCE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5B68D022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5F058D94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3154FD0" w14:textId="77777777" w:rsidR="00B60184" w:rsidRPr="0090602E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90602E">
              <w:rPr>
                <w:rFonts w:ascii="Calibri" w:eastAsia="Times New Roman" w:hAnsi="Calibri" w:cs="Times New Roman"/>
                <w:b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3A3D1BB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EB1AD75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Very Low</w:t>
            </w:r>
          </w:p>
        </w:tc>
      </w:tr>
      <w:tr w:rsidR="00B60184" w:rsidRPr="004C5C57" w14:paraId="56A302B5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A5D9C0A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3437F6B6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2007E1B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7F2B16B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48D2705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761EB9CA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3CA6575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43F4E7A6" w14:textId="77777777" w:rsidTr="007D2B79">
        <w:trPr>
          <w:trHeight w:val="332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46ABC55A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veness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46BEE13E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vAlign w:val="center"/>
          </w:tcPr>
          <w:p w14:paraId="23D3CF4F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hideMark/>
          </w:tcPr>
          <w:p w14:paraId="0FC4BDA1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9AB783F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230C98E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vAlign w:val="center"/>
          </w:tcPr>
          <w:p w14:paraId="74B0F6B1" w14:textId="77777777" w:rsidR="00B60184" w:rsidRPr="004C5C57" w:rsidRDefault="00B60184" w:rsidP="007D2B79"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</w:tr>
      <w:tr w:rsidR="00B60184" w:rsidRPr="004C5C57" w14:paraId="2601B1FD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2567B52E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169E7271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all key concepts inclu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57990C87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258268B7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6F80DDF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sz w:val="22"/>
                <w:szCs w:val="22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538F23D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4B1D9EA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2D528A4E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2A15F16E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26DBDD7B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VENESS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5BCC8D53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51569A98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2759336" w14:textId="77777777" w:rsidR="00B60184" w:rsidRPr="0090602E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90602E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39D37DC" w14:textId="77777777" w:rsidR="00B60184" w:rsidRPr="0090602E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 w:rsidRPr="0090602E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-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174EA6F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Very Low</w:t>
            </w:r>
          </w:p>
        </w:tc>
      </w:tr>
      <w:tr w:rsidR="00B60184" w:rsidRPr="004C5C57" w14:paraId="31D2A503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2908E0E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EA68003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489AD29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0C4CEF7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2944C81A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EBD5646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0A3AA8C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1F737047" w14:textId="77777777" w:rsidTr="007D2B79">
        <w:trPr>
          <w:trHeight w:val="300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000000"/>
            </w:tcBorders>
            <w:shd w:val="clear" w:color="000000" w:fill="F2F2F2"/>
            <w:vAlign w:val="center"/>
            <w:hideMark/>
          </w:tcPr>
          <w:p w14:paraId="791129FF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bility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22850789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vAlign w:val="center"/>
          </w:tcPr>
          <w:p w14:paraId="647EDBD3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hideMark/>
          </w:tcPr>
          <w:p w14:paraId="71C40B4F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8F2D7DA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74F8D4D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vAlign w:val="center"/>
          </w:tcPr>
          <w:p w14:paraId="71ECAB45" w14:textId="77777777" w:rsidR="00B60184" w:rsidRPr="004C5C57" w:rsidRDefault="00B60184" w:rsidP="007D2B79"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</w:tr>
      <w:tr w:rsidR="00B60184" w:rsidRPr="004C5C57" w14:paraId="48773AEA" w14:textId="77777777" w:rsidTr="007D2B79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2AA71129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664A22AA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PROM instructions understood by the population of interest as inten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E2F3" w:themeFill="accent1" w:themeFillTint="33"/>
            <w:vAlign w:val="center"/>
            <w:hideMark/>
          </w:tcPr>
          <w:p w14:paraId="4520CC9E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</w:tcPr>
          <w:p w14:paraId="1656A2B7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4AD0DBE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DF4DB88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596E25F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3240AE85" w14:textId="77777777" w:rsidTr="007D2B79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211C0C22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4C0A481F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PROM items and response options understood by the population of interest as inten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E2F3" w:themeFill="accent1" w:themeFillTint="33"/>
            <w:vAlign w:val="center"/>
            <w:hideMark/>
          </w:tcPr>
          <w:p w14:paraId="417DA9F3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</w:tcPr>
          <w:p w14:paraId="0CED9D35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2B4AA23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7EFB6D0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24528F3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56D59B5F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7673FFA7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lastRenderedPageBreak/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5B23AA9E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PROM items appropriately wor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2556078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</w:tcPr>
          <w:p w14:paraId="206292BE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0A450E1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ABF87A7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0C3E92F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51746D08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BB6698C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7FFBF81F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Do the response options match the question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06ABC6B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</w:tcPr>
          <w:p w14:paraId="19CB11CA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E763FB6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976F97A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44DA30A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60184" w:rsidRPr="004C5C57" w14:paraId="4DF28C0A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7A87A0CC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4030AA98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BILITY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E2F3" w:themeFill="accent1" w:themeFillTint="33"/>
            <w:vAlign w:val="center"/>
            <w:hideMark/>
          </w:tcPr>
          <w:p w14:paraId="260D660F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6B1102F2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D9E2F3" w:themeFill="accent1" w:themeFillTint="33"/>
            <w:vAlign w:val="center"/>
            <w:hideMark/>
          </w:tcPr>
          <w:p w14:paraId="06AAF248" w14:textId="77777777" w:rsidR="00B60184" w:rsidRPr="0090602E" w:rsidRDefault="00B60184" w:rsidP="007D2B79">
            <w:pPr>
              <w:jc w:val="center"/>
              <w:rPr>
                <w:rFonts w:ascii="Calibri" w:eastAsia="Times New Roman" w:hAnsi="Calibri" w:cs="Times New Roman"/>
                <w:bCs/>
                <w:sz w:val="22"/>
                <w:szCs w:val="22"/>
              </w:rPr>
            </w:pPr>
            <w:r w:rsidRPr="0090602E">
              <w:rPr>
                <w:rFonts w:ascii="Calibri" w:eastAsia="Times New Roman" w:hAnsi="Calibri" w:cs="Times New Roman"/>
                <w:bCs/>
                <w:sz w:val="22"/>
                <w:szCs w:val="22"/>
              </w:rPr>
              <w:t> 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D9E2F3" w:themeFill="accent1" w:themeFillTint="33"/>
            <w:vAlign w:val="center"/>
            <w:hideMark/>
          </w:tcPr>
          <w:p w14:paraId="671D6B14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D9E2F3" w:themeFill="accent1" w:themeFillTint="33"/>
            <w:vAlign w:val="center"/>
            <w:hideMark/>
          </w:tcPr>
          <w:p w14:paraId="6EA1BD92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Very Low</w:t>
            </w:r>
          </w:p>
        </w:tc>
      </w:tr>
      <w:tr w:rsidR="00B60184" w:rsidRPr="004C5C57" w14:paraId="54F063C8" w14:textId="77777777" w:rsidTr="007D2B79">
        <w:trPr>
          <w:gridAfter w:val="1"/>
          <w:trHeight w:val="332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CF33B2A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A31AACD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E724DB7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21C5E1E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5536976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6C018F0F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2DA1F53" w14:textId="77777777" w:rsidR="00B60184" w:rsidRPr="004C5C57" w:rsidRDefault="00B60184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3097A553" w14:textId="77777777" w:rsidTr="007D2B79">
        <w:trPr>
          <w:gridAfter w:val="1"/>
          <w:trHeight w:val="32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2530C514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5B054670" w14:textId="77777777" w:rsidR="00B60184" w:rsidRPr="004C5C57" w:rsidRDefault="00B60184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NTENT VALIDITY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746C1D09" w14:textId="77777777" w:rsidR="00B60184" w:rsidRPr="00B60184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000000" w:fill="8EAADB" w:themeFill="accent1" w:themeFillTint="99"/>
          </w:tcPr>
          <w:p w14:paraId="72A2E71D" w14:textId="77777777" w:rsidR="00B60184" w:rsidRPr="00B60184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6E8945AF" w14:textId="77777777" w:rsidR="00B60184" w:rsidRPr="00B60184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u w:val="single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2343380C" w14:textId="77777777" w:rsidR="00B60184" w:rsidRPr="00B60184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u w:val="single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64C9E65F" w14:textId="77777777" w:rsidR="00B60184" w:rsidRPr="00B60184" w:rsidRDefault="00B60184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Very Low</w:t>
            </w:r>
          </w:p>
        </w:tc>
      </w:tr>
    </w:tbl>
    <w:p w14:paraId="1C6203FB" w14:textId="77777777" w:rsidR="007A2313" w:rsidRDefault="007A2313" w:rsidP="00F63759">
      <w:pPr>
        <w:pStyle w:val="p1"/>
        <w:rPr>
          <w:rFonts w:ascii="Times New Roman" w:hAnsi="Times New Roman"/>
          <w:b/>
          <w:color w:val="auto"/>
          <w:sz w:val="20"/>
          <w:szCs w:val="20"/>
        </w:rPr>
      </w:pPr>
    </w:p>
    <w:p w14:paraId="20549890" w14:textId="77777777" w:rsidR="00F944D3" w:rsidRPr="00F944D3" w:rsidRDefault="00F944D3" w:rsidP="00F944D3">
      <w:pPr>
        <w:pStyle w:val="p1"/>
        <w:rPr>
          <w:rFonts w:ascii="Times New Roman" w:hAnsi="Times New Roman"/>
          <w:color w:val="auto"/>
          <w:sz w:val="20"/>
          <w:szCs w:val="20"/>
        </w:rPr>
      </w:pPr>
      <w:r w:rsidRPr="00F944D3">
        <w:rPr>
          <w:rFonts w:ascii="Times New Roman" w:hAnsi="Times New Roman"/>
          <w:color w:val="auto"/>
          <w:sz w:val="20"/>
          <w:szCs w:val="20"/>
        </w:rPr>
        <w:t>N/A: not available</w:t>
      </w:r>
    </w:p>
    <w:p w14:paraId="4AFC937E" w14:textId="77777777" w:rsidR="00BB2193" w:rsidRDefault="00BB2193" w:rsidP="00F63759">
      <w:pPr>
        <w:pStyle w:val="p1"/>
        <w:rPr>
          <w:rFonts w:ascii="Times New Roman" w:hAnsi="Times New Roman"/>
          <w:b/>
          <w:color w:val="auto"/>
          <w:sz w:val="20"/>
          <w:szCs w:val="2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440"/>
        <w:gridCol w:w="4411"/>
        <w:gridCol w:w="1816"/>
        <w:gridCol w:w="1192"/>
        <w:gridCol w:w="1396"/>
        <w:gridCol w:w="1678"/>
        <w:gridCol w:w="1751"/>
        <w:gridCol w:w="266"/>
      </w:tblGrid>
      <w:tr w:rsidR="00BB2193" w:rsidRPr="004C5C57" w14:paraId="3100B527" w14:textId="77777777" w:rsidTr="007D2B79">
        <w:trPr>
          <w:gridAfter w:val="1"/>
          <w:trHeight w:val="1020"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568562D" w14:textId="51F1034C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APID3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5EBEB837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PROM development study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</w:tcPr>
          <w:p w14:paraId="55ADF4D7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ntent Validity</w:t>
            </w:r>
          </w:p>
          <w:p w14:paraId="0D96B44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study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698F996E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ating of reviewer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44FDF849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OVERALL RATINGS PER PROM</w:t>
            </w: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5E2AF4D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QUALITY OF EVIDENCE</w:t>
            </w:r>
          </w:p>
        </w:tc>
      </w:tr>
      <w:tr w:rsidR="00BB2193" w:rsidRPr="004C5C57" w14:paraId="2222A699" w14:textId="77777777" w:rsidTr="007D2B79">
        <w:trPr>
          <w:gridAfter w:val="1"/>
          <w:trHeight w:val="580"/>
        </w:trPr>
        <w:tc>
          <w:tcPr>
            <w:tcW w:w="0" w:type="auto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F2F2F2" w:themeFill="background1" w:themeFillShade="F2"/>
            <w:vAlign w:val="center"/>
            <w:hideMark/>
          </w:tcPr>
          <w:p w14:paraId="03325E1B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3E50E97B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  <w:vAlign w:val="center"/>
          </w:tcPr>
          <w:p w14:paraId="4119EBF4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1A7DB913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6431C1A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±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63DFF764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High, moderate, low, very low</w:t>
            </w:r>
          </w:p>
        </w:tc>
      </w:tr>
      <w:tr w:rsidR="00BB2193" w:rsidRPr="004C5C57" w14:paraId="0DAAD437" w14:textId="77777777" w:rsidTr="007D2B79">
        <w:trPr>
          <w:gridAfter w:val="1"/>
          <w:trHeight w:val="300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000000"/>
            </w:tcBorders>
            <w:shd w:val="clear" w:color="000000" w:fill="F2F2F2"/>
            <w:vAlign w:val="center"/>
            <w:hideMark/>
          </w:tcPr>
          <w:p w14:paraId="265E0B4F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elevanc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00E4935F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</w:tcPr>
          <w:p w14:paraId="5BF6436E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185BB57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270B885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9639DD5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035BC861" w14:textId="77777777" w:rsidTr="007D2B79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6D9C01AB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14F8E619" w14:textId="17AA13A8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construct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2BA012FE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37055FCF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64395141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5EF0847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E1D4138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1DCD7B8B" w14:textId="77777777" w:rsidTr="007D2B79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7322EC34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1DCC8539" w14:textId="65A5D718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target population of interest</w:t>
            </w:r>
            <w:r w:rsidR="004F7E47">
              <w:rPr>
                <w:rFonts w:ascii="Calibri" w:eastAsia="Times New Roman" w:hAnsi="Calibri" w:cs="Times New Roman"/>
                <w:sz w:val="22"/>
                <w:szCs w:val="22"/>
              </w:rPr>
              <w:t>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4A1F98C6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3934BF31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37979DC8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E8CD979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C7FCC4E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42C07BC3" w14:textId="77777777" w:rsidTr="007D2B79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6F09479A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520CE36B" w14:textId="2639902F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context of use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537D5F1B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0BB6637B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6F1322E6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C2EBAC1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7BF58DA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4A3273D6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6D58B623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7F5055CC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response options appropriate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47F86154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1EBAB4DA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BB8C0CB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9C93563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7120ABB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26E62A4B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0C92B2A9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72DCAFAB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Is the recall period appropriate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174C2EC1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60AA70DC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5B8A475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789CBA3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C55E95C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5CFD8F4C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66F137BD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4EF44C37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ELEVANCE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0D1CABCE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1FF7BEC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E5F8474" w14:textId="77777777" w:rsidR="00BB2193" w:rsidRPr="0090602E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90602E">
              <w:rPr>
                <w:rFonts w:ascii="Calibri" w:eastAsia="Times New Roman" w:hAnsi="Calibri" w:cs="Times New Roman"/>
                <w:b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31694902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2F2296B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Very Low</w:t>
            </w:r>
          </w:p>
        </w:tc>
      </w:tr>
      <w:tr w:rsidR="00BB2193" w:rsidRPr="004C5C57" w14:paraId="32D8DD8E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66F511F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7787C50F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E9FD67F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4F49E54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776ACE56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77AA091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66EC71A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2995C667" w14:textId="77777777" w:rsidTr="007D2B79">
        <w:trPr>
          <w:trHeight w:val="332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44B85166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veness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6E179476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vAlign w:val="center"/>
          </w:tcPr>
          <w:p w14:paraId="19A76DFA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hideMark/>
          </w:tcPr>
          <w:p w14:paraId="4732D414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3FEEF51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62FA70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vAlign w:val="center"/>
          </w:tcPr>
          <w:p w14:paraId="4D289981" w14:textId="77777777" w:rsidR="00BB2193" w:rsidRPr="004C5C57" w:rsidRDefault="00BB2193" w:rsidP="007D2B79"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</w:tr>
      <w:tr w:rsidR="00BB2193" w:rsidRPr="004C5C57" w14:paraId="6BABB625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71E91D67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1719FD45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all key concepts inclu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5B15F57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7477A9C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2DBA252B" w14:textId="782FE743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930BAA9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D75CFA5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4B10914A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3577950A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479D742D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VENESS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7E7ED07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62114C0F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4C9FD701" w14:textId="728B2296" w:rsidR="00BB2193" w:rsidRPr="0090602E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90602E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2B082F5C" w14:textId="77777777" w:rsidR="00BB2193" w:rsidRPr="0090602E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 w:rsidRPr="0090602E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-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40DA8C5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Very Low</w:t>
            </w:r>
          </w:p>
        </w:tc>
      </w:tr>
      <w:tr w:rsidR="00BB2193" w:rsidRPr="004C5C57" w14:paraId="4EBCAFAA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55A2AA4F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C6C7E27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93075C2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3227A47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3CB9D7BA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095BD8E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B95D943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0BE7C9C7" w14:textId="77777777" w:rsidTr="007D2B79">
        <w:trPr>
          <w:trHeight w:val="300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000000"/>
            </w:tcBorders>
            <w:shd w:val="clear" w:color="000000" w:fill="F2F2F2"/>
            <w:vAlign w:val="center"/>
            <w:hideMark/>
          </w:tcPr>
          <w:p w14:paraId="37ABDBCF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bility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571C5FE0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  <w:vAlign w:val="center"/>
          </w:tcPr>
          <w:p w14:paraId="7696FFBF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hideMark/>
          </w:tcPr>
          <w:p w14:paraId="19DE2765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A99FB78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0512A20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vAlign w:val="center"/>
          </w:tcPr>
          <w:p w14:paraId="44C9C718" w14:textId="77777777" w:rsidR="00BB2193" w:rsidRPr="004C5C57" w:rsidRDefault="00BB2193" w:rsidP="007D2B79"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</w:tr>
      <w:tr w:rsidR="00BB2193" w:rsidRPr="004C5C57" w14:paraId="7958A5A3" w14:textId="77777777" w:rsidTr="007D2B79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63481ED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37694880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PROM instructions understood by the population of interest as inten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E2F3" w:themeFill="accent1" w:themeFillTint="33"/>
            <w:vAlign w:val="center"/>
            <w:hideMark/>
          </w:tcPr>
          <w:p w14:paraId="5D0F2373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</w:tcPr>
          <w:p w14:paraId="28CFE186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A0B96F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9AC426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07D1343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2C9663CC" w14:textId="77777777" w:rsidTr="007D2B79">
        <w:trPr>
          <w:gridAfter w:val="1"/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8D7562D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lastRenderedPageBreak/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5811CED8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PROM items and response options understood by the population of interest as inten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E2F3" w:themeFill="accent1" w:themeFillTint="33"/>
            <w:vAlign w:val="center"/>
            <w:hideMark/>
          </w:tcPr>
          <w:p w14:paraId="3E390DC9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</w:tcPr>
          <w:p w14:paraId="2DD29F47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43536AC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87F09BA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CA4E29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78797170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207F5CE2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511B006D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Are the PROM items appropriately wor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3EC2387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</w:tcPr>
          <w:p w14:paraId="651BA1EC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01FB731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BC3D88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357558A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11E0BF12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6601BB83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6B838B18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Do the response options match the question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07C173F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</w:tcPr>
          <w:p w14:paraId="2394ABB9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98C97E6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1AC152B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1B4D875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6B1206C6" w14:textId="77777777" w:rsidTr="007D2B79">
        <w:trPr>
          <w:gridAfter w:val="1"/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760EE2B7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41C7AC5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BILITY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D9E2F3" w:themeFill="accent1" w:themeFillTint="33"/>
            <w:vAlign w:val="center"/>
            <w:hideMark/>
          </w:tcPr>
          <w:p w14:paraId="439EADCF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397EBAA9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D9E2F3" w:themeFill="accent1" w:themeFillTint="33"/>
            <w:vAlign w:val="center"/>
            <w:hideMark/>
          </w:tcPr>
          <w:p w14:paraId="4DCBC4C7" w14:textId="77777777" w:rsidR="00BB2193" w:rsidRPr="0090602E" w:rsidRDefault="00BB2193" w:rsidP="007D2B79">
            <w:pPr>
              <w:jc w:val="center"/>
              <w:rPr>
                <w:rFonts w:ascii="Calibri" w:eastAsia="Times New Roman" w:hAnsi="Calibri" w:cs="Times New Roman"/>
                <w:bCs/>
                <w:sz w:val="22"/>
                <w:szCs w:val="22"/>
              </w:rPr>
            </w:pPr>
            <w:r w:rsidRPr="0090602E">
              <w:rPr>
                <w:rFonts w:ascii="Calibri" w:eastAsia="Times New Roman" w:hAnsi="Calibri" w:cs="Times New Roman"/>
                <w:bCs/>
                <w:sz w:val="22"/>
                <w:szCs w:val="22"/>
              </w:rPr>
              <w:t> 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D9E2F3" w:themeFill="accent1" w:themeFillTint="33"/>
            <w:vAlign w:val="center"/>
            <w:hideMark/>
          </w:tcPr>
          <w:p w14:paraId="1D48E8E7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D9E2F3" w:themeFill="accent1" w:themeFillTint="33"/>
            <w:vAlign w:val="center"/>
            <w:hideMark/>
          </w:tcPr>
          <w:p w14:paraId="111B9AE5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Very Low</w:t>
            </w:r>
          </w:p>
        </w:tc>
      </w:tr>
      <w:tr w:rsidR="00BB2193" w:rsidRPr="004C5C57" w14:paraId="3090C070" w14:textId="77777777" w:rsidTr="007D2B79">
        <w:trPr>
          <w:gridAfter w:val="1"/>
          <w:trHeight w:val="332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2D9AD3FD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27C366B4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E47E069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678C786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28B6667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8E447A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389E6B8D" w14:textId="77777777" w:rsidR="00BB2193" w:rsidRPr="004C5C57" w:rsidRDefault="00BB2193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</w:tr>
      <w:tr w:rsidR="00BB2193" w:rsidRPr="004C5C57" w14:paraId="649669A1" w14:textId="77777777" w:rsidTr="007D2B79">
        <w:trPr>
          <w:gridAfter w:val="1"/>
          <w:trHeight w:val="32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3C3355B7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186C1CD5" w14:textId="77777777" w:rsidR="00BB2193" w:rsidRPr="004C5C57" w:rsidRDefault="00BB2193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4C5C57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NTENT VALIDITY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069AD892" w14:textId="77777777" w:rsidR="00BB2193" w:rsidRPr="00B60184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000000" w:fill="8EAADB" w:themeFill="accent1" w:themeFillTint="99"/>
          </w:tcPr>
          <w:p w14:paraId="7D730D8F" w14:textId="77777777" w:rsidR="00BB2193" w:rsidRPr="00B60184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41DC33D1" w14:textId="0FD56E79" w:rsidR="00BB2193" w:rsidRPr="00B60184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37BC9EFC" w14:textId="1E27F6EF" w:rsidR="00BB2193" w:rsidRPr="00B60184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5A2BFD04" w14:textId="77777777" w:rsidR="00BB2193" w:rsidRPr="00B60184" w:rsidRDefault="00BB2193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B60184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Very Low</w:t>
            </w:r>
          </w:p>
        </w:tc>
      </w:tr>
    </w:tbl>
    <w:p w14:paraId="56B32070" w14:textId="77777777" w:rsidR="00BB2193" w:rsidRDefault="00BB2193" w:rsidP="00F63759">
      <w:pPr>
        <w:pStyle w:val="p1"/>
        <w:rPr>
          <w:rFonts w:ascii="Times New Roman" w:hAnsi="Times New Roman"/>
          <w:b/>
          <w:color w:val="auto"/>
          <w:sz w:val="20"/>
          <w:szCs w:val="20"/>
        </w:rPr>
      </w:pPr>
    </w:p>
    <w:p w14:paraId="686D9285" w14:textId="77777777" w:rsidR="00F944D3" w:rsidRPr="00F944D3" w:rsidRDefault="00F944D3" w:rsidP="00F944D3">
      <w:pPr>
        <w:pStyle w:val="p1"/>
        <w:rPr>
          <w:rFonts w:ascii="Times New Roman" w:hAnsi="Times New Roman"/>
          <w:color w:val="auto"/>
          <w:sz w:val="20"/>
          <w:szCs w:val="20"/>
        </w:rPr>
      </w:pPr>
      <w:r w:rsidRPr="00F944D3">
        <w:rPr>
          <w:rFonts w:ascii="Times New Roman" w:hAnsi="Times New Roman"/>
          <w:color w:val="auto"/>
          <w:sz w:val="20"/>
          <w:szCs w:val="20"/>
        </w:rPr>
        <w:t>N/A: not available</w:t>
      </w:r>
    </w:p>
    <w:p w14:paraId="2028A4D6" w14:textId="77777777" w:rsidR="00E56A51" w:rsidRDefault="00E56A51" w:rsidP="00F63759">
      <w:pPr>
        <w:pStyle w:val="p1"/>
        <w:rPr>
          <w:rFonts w:ascii="Times New Roman" w:hAnsi="Times New Roman"/>
          <w:color w:val="auto"/>
          <w:sz w:val="20"/>
          <w:szCs w:val="2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441"/>
        <w:gridCol w:w="4545"/>
        <w:gridCol w:w="1840"/>
        <w:gridCol w:w="1207"/>
        <w:gridCol w:w="1413"/>
        <w:gridCol w:w="1717"/>
        <w:gridCol w:w="1787"/>
      </w:tblGrid>
      <w:tr w:rsidR="007D2B79" w:rsidRPr="007D2B79" w14:paraId="0889FCF7" w14:textId="77777777" w:rsidTr="00F11B8F">
        <w:trPr>
          <w:trHeight w:val="1020"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D308B07" w14:textId="77777777" w:rsidR="00F11B8F" w:rsidRPr="007D2B79" w:rsidRDefault="00F11B8F" w:rsidP="00404FE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PsAID9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7A528F0A" w14:textId="77777777" w:rsidR="00F11B8F" w:rsidRPr="007D2B79" w:rsidRDefault="00F11B8F" w:rsidP="00817C9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PROM development study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</w:tcPr>
          <w:p w14:paraId="482E61E7" w14:textId="77777777" w:rsidR="00DE5D1A" w:rsidRPr="007D2B79" w:rsidRDefault="00DE5D1A" w:rsidP="00DE5D1A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ntent Validity</w:t>
            </w:r>
          </w:p>
          <w:p w14:paraId="3E0FAE64" w14:textId="366EB728" w:rsidR="00F11B8F" w:rsidRPr="007D2B79" w:rsidRDefault="00DE5D1A" w:rsidP="00DE5D1A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study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4C466A71" w14:textId="20176F25" w:rsidR="00F11B8F" w:rsidRPr="007D2B79" w:rsidRDefault="00F11B8F" w:rsidP="00817C9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ating of reviewer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446E5BF9" w14:textId="77777777" w:rsidR="00F11B8F" w:rsidRPr="007D2B79" w:rsidRDefault="00F11B8F" w:rsidP="00817C9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OVERALL RATINGS PER PROM</w:t>
            </w: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58CB4103" w14:textId="77777777" w:rsidR="00F11B8F" w:rsidRPr="007D2B79" w:rsidRDefault="00F11B8F" w:rsidP="00817C9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QUALITY OF EVIDENCE</w:t>
            </w:r>
          </w:p>
        </w:tc>
      </w:tr>
      <w:tr w:rsidR="007D2B79" w:rsidRPr="007D2B79" w14:paraId="3B289B5F" w14:textId="77777777" w:rsidTr="004F7E47">
        <w:trPr>
          <w:trHeight w:val="580"/>
        </w:trPr>
        <w:tc>
          <w:tcPr>
            <w:tcW w:w="0" w:type="auto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F2F2F2" w:themeFill="background1" w:themeFillShade="F2"/>
            <w:vAlign w:val="center"/>
            <w:hideMark/>
          </w:tcPr>
          <w:p w14:paraId="30BA4049" w14:textId="77777777" w:rsidR="00F11B8F" w:rsidRPr="007D2B79" w:rsidRDefault="00F11B8F" w:rsidP="00817C9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7440FEF7" w14:textId="77777777" w:rsidR="00F11B8F" w:rsidRPr="007D2B79" w:rsidRDefault="00F11B8F" w:rsidP="00817C9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</w:tcPr>
          <w:p w14:paraId="34A2CBD7" w14:textId="51171932" w:rsidR="00F11B8F" w:rsidRPr="007D2B79" w:rsidRDefault="00DE5D1A" w:rsidP="00817C9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7C8250BF" w14:textId="7AA204E5" w:rsidR="00F11B8F" w:rsidRPr="007D2B79" w:rsidRDefault="00F11B8F" w:rsidP="00817C9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2E60BBE1" w14:textId="77777777" w:rsidR="00F11B8F" w:rsidRPr="007D2B79" w:rsidRDefault="00F11B8F" w:rsidP="00817C9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±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50147064" w14:textId="77777777" w:rsidR="00F11B8F" w:rsidRPr="007D2B79" w:rsidRDefault="00F11B8F" w:rsidP="00817C9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High, moderate, low, very low</w:t>
            </w:r>
          </w:p>
        </w:tc>
      </w:tr>
      <w:tr w:rsidR="007D2B79" w:rsidRPr="007D2B79" w14:paraId="68127E3B" w14:textId="77777777" w:rsidTr="00F11B8F">
        <w:trPr>
          <w:trHeight w:val="300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000000"/>
            </w:tcBorders>
            <w:shd w:val="clear" w:color="000000" w:fill="F2F2F2"/>
            <w:vAlign w:val="center"/>
            <w:hideMark/>
          </w:tcPr>
          <w:p w14:paraId="1FDD6CB2" w14:textId="77777777" w:rsidR="00F11B8F" w:rsidRPr="007D2B79" w:rsidRDefault="00F11B8F" w:rsidP="00817C9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elevanc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0C9FB2B2" w14:textId="7090CAF5" w:rsidR="00F11B8F" w:rsidRPr="007D2B79" w:rsidRDefault="00F11B8F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</w:tcPr>
          <w:p w14:paraId="20628CA5" w14:textId="77777777" w:rsidR="00F11B8F" w:rsidRPr="007D2B79" w:rsidRDefault="00F11B8F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5971BD2" w14:textId="6472BA50" w:rsidR="00F11B8F" w:rsidRPr="007D2B79" w:rsidRDefault="00F11B8F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1133A3A" w14:textId="58AEE88E" w:rsidR="00F11B8F" w:rsidRPr="007D2B79" w:rsidRDefault="00F11B8F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9ADB557" w14:textId="491C666D" w:rsidR="00F11B8F" w:rsidRPr="007D2B79" w:rsidRDefault="00F11B8F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15FC59FA" w14:textId="77777777" w:rsidTr="007D2B7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28817D0B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0AA6E026" w14:textId="095D1419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construct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3EF1BA6B" w14:textId="7C5EAEE9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2B17C318" w14:textId="5B022B77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5A895F94" w14:textId="23ED8A19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324A042" w14:textId="61925171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F24E89C" w14:textId="454B40D4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304CDFC1" w14:textId="77777777" w:rsidTr="007D2B79">
        <w:trPr>
          <w:trHeight w:val="5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0D14933B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6960F5E1" w14:textId="52D8BF53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target population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47C5A276" w14:textId="5769118F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3AF7EF0A" w14:textId="7D4A4D3E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3F66E06" w14:textId="6AD7A364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FE797E6" w14:textId="7302EA9E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2BB237B" w14:textId="51EF94ED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7A251600" w14:textId="77777777" w:rsidTr="007D2B7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1030C030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949B972" w14:textId="345752D4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context of use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5C5C133E" w14:textId="74D390F5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3AF0A0E3" w14:textId="26823BA3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535B20A4" w14:textId="6DA42A03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A001BBA" w14:textId="6F3126BB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1349AD8" w14:textId="4BA7BD95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7EFA12FF" w14:textId="77777777" w:rsidTr="007D2B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7BC9ED6A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CA5FF9C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response options appropriate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574BC023" w14:textId="736D0A6D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3BA55914" w14:textId="6D369648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016EEF6" w14:textId="4DECAA81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ADA0A97" w14:textId="7D20DB76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9D517AC" w14:textId="70903201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4854DEFA" w14:textId="77777777" w:rsidTr="00566431">
        <w:trPr>
          <w:trHeight w:val="35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AB7C808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5781BD70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Is the recall period appropriate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274D460F" w14:textId="3935E884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1987C85C" w14:textId="62303F97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5A857528" w14:textId="0B55E29F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CEC52DA" w14:textId="66DB3F2E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1334E70" w14:textId="0413BA6E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6838E2B3" w14:textId="77777777" w:rsidTr="007D2B79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7AFAF0D0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7F54D28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ELEVANCE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689DB917" w14:textId="6425DF9A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68CA2B90" w14:textId="7004725F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5D2A517" w14:textId="78E3935F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D140EE3" w14:textId="2DB998F1" w:rsidR="00841FDE" w:rsidRPr="007D2B79" w:rsidRDefault="00B7370A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58C08C3" w14:textId="6579B398" w:rsidR="00841FDE" w:rsidRPr="007D2B79" w:rsidRDefault="00566431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Low</w:t>
            </w:r>
            <w:r w:rsidR="00EF5FCE" w:rsidRPr="00EF5FCE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1</w:t>
            </w:r>
          </w:p>
        </w:tc>
      </w:tr>
      <w:tr w:rsidR="007D2B79" w:rsidRPr="007D2B79" w14:paraId="5D604849" w14:textId="77777777" w:rsidTr="00F11B8F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695DE044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171787A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927D01E" w14:textId="03E3C4F6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34A1F1F5" w14:textId="77777777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767C2AC" w14:textId="2EF6297A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2A42E08" w14:textId="4AF48EAC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2F86B1D0" w14:textId="23123C52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08C06F75" w14:textId="77777777" w:rsidTr="00F11B8F">
        <w:trPr>
          <w:trHeight w:val="300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51C1FC8C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veness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1A027382" w14:textId="0DA0D57B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</w:tcPr>
          <w:p w14:paraId="05156203" w14:textId="77777777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B16043C" w14:textId="43CC062A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6AD72F9" w14:textId="723B3371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72099FF" w14:textId="64315AFA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</w:tr>
      <w:tr w:rsidR="007D2B79" w:rsidRPr="007D2B79" w14:paraId="64AB40CD" w14:textId="77777777" w:rsidTr="007D2B79">
        <w:trPr>
          <w:trHeight w:val="35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980883C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2F7507F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all key concepts inclu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54D7E4CA" w14:textId="1BFFF402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474F90BF" w14:textId="56EA78DE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970EC40" w14:textId="03B30AD8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C244F67" w14:textId="30DEB2F4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80721E0" w14:textId="6A8416A6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31736571" w14:textId="77777777" w:rsidTr="007D2B79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18E1DBAE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2BB56892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VENESS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69797204" w14:textId="4540BB21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49D39F8A" w14:textId="7C2BCA1E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3180081" w14:textId="06B3A6D6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AD85B22" w14:textId="442D2E7E" w:rsidR="00841FDE" w:rsidRPr="007D2B79" w:rsidRDefault="00B7370A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592D145F" w14:textId="3CAA1F25" w:rsidR="00841FDE" w:rsidRPr="007D2B79" w:rsidRDefault="00566431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Low</w:t>
            </w:r>
            <w:r w:rsidR="00EF5FCE" w:rsidRPr="00EF5FCE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1</w:t>
            </w:r>
          </w:p>
        </w:tc>
      </w:tr>
      <w:tr w:rsidR="007D2B79" w:rsidRPr="007D2B79" w14:paraId="7D58557B" w14:textId="77777777" w:rsidTr="00F11B8F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3076D3A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3EF6275B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0450AD5F" w14:textId="27666F47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438AD46D" w14:textId="77777777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2617CACA" w14:textId="569C4188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79CB607A" w14:textId="4F7EE9D1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A4111E6" w14:textId="52DCD329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74609BC6" w14:textId="77777777" w:rsidTr="00F11B8F">
        <w:trPr>
          <w:trHeight w:val="300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000000"/>
            </w:tcBorders>
            <w:shd w:val="clear" w:color="000000" w:fill="F2F2F2"/>
            <w:vAlign w:val="center"/>
            <w:hideMark/>
          </w:tcPr>
          <w:p w14:paraId="40D440FA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lastRenderedPageBreak/>
              <w:t>Comprehensibility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29CD82E0" w14:textId="7C9DBCBC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</w:tcPr>
          <w:p w14:paraId="7978C0E9" w14:textId="77777777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C228CDD" w14:textId="40042128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482CAAE" w14:textId="22AC75FE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8A67198" w14:textId="4D376664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</w:tr>
      <w:tr w:rsidR="007D2B79" w:rsidRPr="007D2B79" w14:paraId="2FF0CA37" w14:textId="77777777" w:rsidTr="004F7E47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3944E6AD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23525C7B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PROM instructions understood by the population of interest as inten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29B2A829" w14:textId="5F57C8FD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5F054B63" w14:textId="36D9D9E2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5E9FFB1" w14:textId="288DB27E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D02F820" w14:textId="38BB0088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5F5C0C3" w14:textId="79103E64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2CC9D35F" w14:textId="77777777" w:rsidTr="004F7E47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438A5D7F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2E31AFD9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PROM items and response options understood by the population of interest as inten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4333E216" w14:textId="45C6703F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09F4786A" w14:textId="5E887A5B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875400F" w14:textId="6929F6F8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5273FAB" w14:textId="3539C46C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DC229C9" w14:textId="04313B81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6F63B337" w14:textId="77777777" w:rsidTr="00F11B8F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5BEA4B3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0DC141EB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PROM items appropriately wor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A0A9482" w14:textId="6FC4764A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</w:tcPr>
          <w:p w14:paraId="09D7FBBB" w14:textId="34CAEB4C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2F02BA7" w14:textId="35141338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2C752C7" w14:textId="5840B0B6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3BF5D1B" w14:textId="44C82576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5425323D" w14:textId="77777777" w:rsidTr="00F11B8F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EDF4016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35AA769E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Do the response options match the question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7955114" w14:textId="4D51F68F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</w:tcPr>
          <w:p w14:paraId="761BE582" w14:textId="67B18E36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6654699E" w14:textId="5E321D04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F64CE2E" w14:textId="5009DD94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946973F" w14:textId="25865B9F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32674D9B" w14:textId="77777777" w:rsidTr="00F11B8F">
        <w:trPr>
          <w:trHeight w:val="332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32052CA5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B8E91A8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BILITY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77769A18" w14:textId="68CCEEA9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</w:tcPr>
          <w:p w14:paraId="7666123D" w14:textId="21A99206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C02702D" w14:textId="438FFBD8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24961FBA" w14:textId="145D628E" w:rsidR="00841FDE" w:rsidRPr="007D2B79" w:rsidRDefault="00B7370A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2E4BF0F2" w14:textId="00F614FD" w:rsidR="00841FDE" w:rsidRPr="007D2B79" w:rsidRDefault="00566431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Low</w:t>
            </w:r>
            <w:r w:rsidR="00EF5FCE" w:rsidRPr="00EF5FCE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1</w:t>
            </w:r>
          </w:p>
        </w:tc>
      </w:tr>
      <w:tr w:rsidR="007D2B79" w:rsidRPr="007D2B79" w14:paraId="10C8C365" w14:textId="77777777" w:rsidTr="00F11B8F">
        <w:trPr>
          <w:trHeight w:val="332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018F70B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8CA42A1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26AE7F7" w14:textId="72E0137F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C6A4641" w14:textId="77777777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7A51C186" w14:textId="44D6B854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2D7A26DE" w14:textId="04A62590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4231EFC9" w14:textId="74FBB39E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26E16F77" w14:textId="77777777" w:rsidTr="00BC73BE">
        <w:trPr>
          <w:trHeight w:val="32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00FCB736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7A0D4AF6" w14:textId="77777777" w:rsidR="00841FDE" w:rsidRPr="007D2B79" w:rsidRDefault="00841FDE" w:rsidP="00817C9F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NTENT VALIDITY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6B01AFFC" w14:textId="46A2DB5C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000000" w:fill="8EAADB" w:themeFill="accent1" w:themeFillTint="99"/>
          </w:tcPr>
          <w:p w14:paraId="2FE3F689" w14:textId="0153B2F2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3AC93C3A" w14:textId="05BD5BB3" w:rsidR="00841FDE" w:rsidRPr="007D2B79" w:rsidRDefault="00841FDE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55184347" w14:textId="5D9A9FB3" w:rsidR="00841FDE" w:rsidRPr="007D2B79" w:rsidRDefault="00B7370A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1ED9DC34" w14:textId="5A7E5C5C" w:rsidR="00841FDE" w:rsidRPr="007D2B79" w:rsidRDefault="00566431" w:rsidP="00F11B8F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Low</w:t>
            </w:r>
            <w:r w:rsidR="00EF5FCE" w:rsidRPr="00EF5FCE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1</w:t>
            </w:r>
          </w:p>
        </w:tc>
      </w:tr>
    </w:tbl>
    <w:p w14:paraId="2E1C03E4" w14:textId="77777777" w:rsidR="00817C9F" w:rsidRDefault="00817C9F" w:rsidP="00F63759">
      <w:pPr>
        <w:pStyle w:val="p1"/>
        <w:rPr>
          <w:rFonts w:ascii="Times New Roman" w:hAnsi="Times New Roman"/>
          <w:color w:val="auto"/>
          <w:sz w:val="20"/>
          <w:szCs w:val="20"/>
        </w:rPr>
      </w:pPr>
    </w:p>
    <w:p w14:paraId="4E9AD9B9" w14:textId="702ADD3C" w:rsidR="00F944D3" w:rsidRPr="009778E0" w:rsidRDefault="00F944D3" w:rsidP="00F63759">
      <w:pPr>
        <w:pStyle w:val="p1"/>
        <w:rPr>
          <w:rFonts w:ascii="Times New Roman" w:hAnsi="Times New Roman"/>
          <w:color w:val="auto"/>
          <w:sz w:val="20"/>
          <w:szCs w:val="20"/>
        </w:rPr>
      </w:pPr>
      <w:r w:rsidRPr="00F944D3">
        <w:rPr>
          <w:rFonts w:ascii="Times New Roman" w:hAnsi="Times New Roman"/>
          <w:color w:val="auto"/>
          <w:sz w:val="20"/>
          <w:szCs w:val="20"/>
        </w:rPr>
        <w:t>N/A: not available</w:t>
      </w:r>
    </w:p>
    <w:p w14:paraId="1E215CE9" w14:textId="77777777" w:rsidR="00EF5FCE" w:rsidRPr="003B748C" w:rsidRDefault="00EF5FCE" w:rsidP="00EF5FCE">
      <w:pPr>
        <w:jc w:val="both"/>
        <w:rPr>
          <w:rFonts w:ascii="Times New Roman" w:hAnsi="Times New Roman" w:cs="Times New Roman"/>
          <w:sz w:val="22"/>
          <w:szCs w:val="22"/>
        </w:rPr>
        <w:sectPr w:rsidR="00EF5FCE" w:rsidRPr="003B748C" w:rsidSect="000471E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3B748C">
        <w:rPr>
          <w:rFonts w:ascii="Calibri" w:eastAsia="Times New Roman" w:hAnsi="Calibri" w:cs="Times New Roman"/>
          <w:bCs/>
          <w:sz w:val="22"/>
          <w:szCs w:val="22"/>
          <w:vertAlign w:val="superscript"/>
        </w:rPr>
        <w:t>1</w:t>
      </w:r>
      <w:r w:rsidRPr="003B748C">
        <w:rPr>
          <w:rFonts w:ascii="Calibri" w:eastAsia="Times New Roman" w:hAnsi="Calibri" w:cs="Times New Roman"/>
          <w:bCs/>
          <w:sz w:val="22"/>
          <w:szCs w:val="22"/>
        </w:rPr>
        <w:t>Quality was downgraded 2 levels (very serious risk of bias) because data derived only from 1 development study of doubtful quality (cognitive interviews were not recorded and transcribed verbatim)</w:t>
      </w:r>
    </w:p>
    <w:p w14:paraId="2249D202" w14:textId="77777777" w:rsidR="00335D40" w:rsidRPr="005B3508" w:rsidRDefault="00335D40" w:rsidP="00314257">
      <w:pPr>
        <w:jc w:val="both"/>
        <w:rPr>
          <w:rFonts w:ascii="Times New Roman" w:hAnsi="Times New Roman" w:cs="Times New Roman"/>
          <w:b/>
          <w:sz w:val="22"/>
          <w:szCs w:val="22"/>
        </w:rPr>
      </w:pPr>
    </w:p>
    <w:p w14:paraId="3B053A48" w14:textId="77777777" w:rsidR="00EA2ED0" w:rsidRDefault="00EA2ED0" w:rsidP="00314257">
      <w:pPr>
        <w:jc w:val="both"/>
        <w:rPr>
          <w:rFonts w:ascii="Times New Roman" w:hAnsi="Times New Roman" w:cs="Times New Roman"/>
          <w:b/>
          <w:sz w:val="22"/>
          <w:szCs w:val="22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441"/>
        <w:gridCol w:w="4545"/>
        <w:gridCol w:w="1840"/>
        <w:gridCol w:w="1207"/>
        <w:gridCol w:w="1413"/>
        <w:gridCol w:w="1717"/>
        <w:gridCol w:w="1787"/>
      </w:tblGrid>
      <w:tr w:rsidR="007D2B79" w:rsidRPr="007D2B79" w14:paraId="19281680" w14:textId="77777777" w:rsidTr="007D2B79">
        <w:trPr>
          <w:trHeight w:val="1020"/>
        </w:trPr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A63FFD1" w14:textId="542826E2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PsAID</w:t>
            </w:r>
            <w: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12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6959FA85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PROM development study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</w:tcPr>
          <w:p w14:paraId="3BECBB6D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ntent Validity</w:t>
            </w:r>
          </w:p>
          <w:p w14:paraId="03DF08C9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study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1E60C5BD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ating of reviewers</w:t>
            </w:r>
          </w:p>
        </w:tc>
        <w:tc>
          <w:tcPr>
            <w:tcW w:w="0" w:type="auto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018E986A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OVERALL RATINGS PER PROM</w:t>
            </w: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hideMark/>
          </w:tcPr>
          <w:p w14:paraId="5679C930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QUALITY OF EVIDENCE</w:t>
            </w:r>
          </w:p>
        </w:tc>
      </w:tr>
      <w:tr w:rsidR="007D2B79" w:rsidRPr="007D2B79" w14:paraId="2F3B547B" w14:textId="77777777" w:rsidTr="007D2B79">
        <w:trPr>
          <w:trHeight w:val="580"/>
        </w:trPr>
        <w:tc>
          <w:tcPr>
            <w:tcW w:w="0" w:type="auto"/>
            <w:gridSpan w:val="2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F2F2F2" w:themeFill="background1" w:themeFillShade="F2"/>
            <w:vAlign w:val="center"/>
            <w:hideMark/>
          </w:tcPr>
          <w:p w14:paraId="31F3E632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vAlign w:val="center"/>
            <w:hideMark/>
          </w:tcPr>
          <w:p w14:paraId="74D2E0C1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2F2F2"/>
          </w:tcPr>
          <w:p w14:paraId="59054F16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BB7EC50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?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19F1936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 / - / ± / 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63B198AF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High, moderate, low, very low</w:t>
            </w:r>
          </w:p>
        </w:tc>
      </w:tr>
      <w:tr w:rsidR="007D2B79" w:rsidRPr="007D2B79" w14:paraId="2F7BCECC" w14:textId="77777777" w:rsidTr="007D2B79">
        <w:trPr>
          <w:trHeight w:val="300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000000"/>
            </w:tcBorders>
            <w:shd w:val="clear" w:color="000000" w:fill="F2F2F2"/>
            <w:vAlign w:val="center"/>
            <w:hideMark/>
          </w:tcPr>
          <w:p w14:paraId="1224C389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elevanc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276E11DF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</w:tcPr>
          <w:p w14:paraId="44B06D35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F5A51E3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7043DD2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8C45849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3916A2E0" w14:textId="77777777" w:rsidTr="007D2B7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3BB93FA0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4CCABCF5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construct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18BFE90F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155CA710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E81D6A6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6145CD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63BA431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75C2EE5F" w14:textId="77777777" w:rsidTr="007D2B79">
        <w:trPr>
          <w:trHeight w:val="5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34733242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425BE15F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target population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59E1D9B8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486A4A60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30B4193F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8394D99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962938B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76AC37A1" w14:textId="77777777" w:rsidTr="007D2B7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523F992A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6CE3B466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included items relevant for the context of use of interest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768CAC94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0DC5AFF7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3FC567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28F0FB8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55AC7B5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2F679D26" w14:textId="77777777" w:rsidTr="007D2B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47DF0344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518D1135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response options appropriate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2BD9FF5D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652655D8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AB82F1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6F437BC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20B1D15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223C4518" w14:textId="77777777" w:rsidTr="007D2B79">
        <w:trPr>
          <w:trHeight w:val="35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350491A6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B5454CA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Is the recall period appropriate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3D4587CC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2F7782B7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6DE65A6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CEE4980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C86962F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0ACD68F6" w14:textId="77777777" w:rsidTr="007D2B79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7D337026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962581E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RELEVANCE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0CDB498C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53A140BF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6C3DC4C3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18B263D4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EAC8094" w14:textId="5E128CA1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Low</w:t>
            </w:r>
            <w:r w:rsidR="00687B2B" w:rsidRPr="00687B2B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1</w:t>
            </w:r>
          </w:p>
        </w:tc>
      </w:tr>
      <w:tr w:rsidR="007D2B79" w:rsidRPr="007D2B79" w14:paraId="212FB198" w14:textId="77777777" w:rsidTr="007D2B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05406BE1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377474B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61F6D6B2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5974B52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28316EC5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B733736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5E19DC92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2E9CC4BD" w14:textId="77777777" w:rsidTr="007D2B79">
        <w:trPr>
          <w:trHeight w:val="300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2F2F2"/>
            <w:vAlign w:val="center"/>
            <w:hideMark/>
          </w:tcPr>
          <w:p w14:paraId="3DBCE4EB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veness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12A6D6E7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</w:tcPr>
          <w:p w14:paraId="258F12F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CD86127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4140EE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608D7A61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</w:tr>
      <w:tr w:rsidR="007D2B79" w:rsidRPr="007D2B79" w14:paraId="3B2D21C0" w14:textId="77777777" w:rsidTr="007D2B79">
        <w:trPr>
          <w:trHeight w:val="35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4F3456E8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25F6F0BA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all key concepts inclu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0D7DDF5F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30EF0426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5C7EE7F7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B95D77C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E7860FA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380F5504" w14:textId="77777777" w:rsidTr="007D2B79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4D748ECD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B973654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VENESS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430BDE8D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39659D3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A4E1B15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171BA03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32F9E693" w14:textId="4056D412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Low</w:t>
            </w:r>
            <w:r w:rsidR="00687B2B" w:rsidRPr="00687B2B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1</w:t>
            </w:r>
          </w:p>
        </w:tc>
      </w:tr>
      <w:tr w:rsidR="007D2B79" w:rsidRPr="007D2B79" w14:paraId="152ABD0D" w14:textId="77777777" w:rsidTr="007D2B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3F3D5C76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3010E4D3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132730D9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61899F2A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77AC0025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C8E8F3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241A047C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0D0CB8DD" w14:textId="77777777" w:rsidTr="007D2B79">
        <w:trPr>
          <w:trHeight w:val="300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8" w:space="0" w:color="000000"/>
            </w:tcBorders>
            <w:shd w:val="clear" w:color="000000" w:fill="F2F2F2"/>
            <w:vAlign w:val="center"/>
            <w:hideMark/>
          </w:tcPr>
          <w:p w14:paraId="23A35173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bility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808080"/>
            <w:vAlign w:val="center"/>
            <w:hideMark/>
          </w:tcPr>
          <w:p w14:paraId="4B786552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808080"/>
          </w:tcPr>
          <w:p w14:paraId="64D3CBA3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2C3805A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C3EB967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D5B926B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</w:p>
        </w:tc>
      </w:tr>
      <w:tr w:rsidR="007D2B79" w:rsidRPr="007D2B79" w14:paraId="050E06CB" w14:textId="77777777" w:rsidTr="007D2B7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3C1CAD48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3330896F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PROM instructions understood by the population of interest as inten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68153ED7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12189DF1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56FE63D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40E09B23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3AC538D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2C24F214" w14:textId="77777777" w:rsidTr="007D2B7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06274090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2AE48B3D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PROM items and response options understood by the population of interest as inten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1CBE5C1C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  <w:vAlign w:val="center"/>
          </w:tcPr>
          <w:p w14:paraId="4DE05372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1EE1BE0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16B02397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E5208B5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4E9B5739" w14:textId="77777777" w:rsidTr="007D2B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2067B984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4644C509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Are the PROM items appropriately worded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747BA11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</w:tcPr>
          <w:p w14:paraId="75BA092C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7CFEC582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4EBF50D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7B24D20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3E9851BB" w14:textId="77777777" w:rsidTr="007D2B7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386E1487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2F2F2"/>
            <w:hideMark/>
          </w:tcPr>
          <w:p w14:paraId="72164B51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Do the response options match the question?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5C545F2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</w:tcPr>
          <w:p w14:paraId="2BD45230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B61B330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3E23F14F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808080"/>
            <w:vAlign w:val="center"/>
            <w:hideMark/>
          </w:tcPr>
          <w:p w14:paraId="03ED385F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1A158E28" w14:textId="77777777" w:rsidTr="007D2B79">
        <w:trPr>
          <w:trHeight w:val="332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2F2F2"/>
            <w:hideMark/>
          </w:tcPr>
          <w:p w14:paraId="748435C4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lastRenderedPageBreak/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F0FA14F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MPREHENSIBILITY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E2F3" w:themeFill="accent1" w:themeFillTint="33"/>
            <w:vAlign w:val="center"/>
            <w:hideMark/>
          </w:tcPr>
          <w:p w14:paraId="65AC05F9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2F3" w:themeFill="accent1" w:themeFillTint="33"/>
          </w:tcPr>
          <w:p w14:paraId="136E1D17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25EC9F6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0976843D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D9E2F3" w:themeFill="accent1" w:themeFillTint="33"/>
            <w:vAlign w:val="center"/>
            <w:hideMark/>
          </w:tcPr>
          <w:p w14:paraId="22BBCF89" w14:textId="3656F08B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Low</w:t>
            </w:r>
            <w:r w:rsidR="00687B2B" w:rsidRPr="00687B2B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1</w:t>
            </w:r>
          </w:p>
        </w:tc>
      </w:tr>
      <w:tr w:rsidR="007D2B79" w:rsidRPr="007D2B79" w14:paraId="1C2ADF5C" w14:textId="77777777" w:rsidTr="007D2B79">
        <w:trPr>
          <w:trHeight w:val="332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hideMark/>
          </w:tcPr>
          <w:p w14:paraId="47FB657E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12716383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3035462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51C90B7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28CABD16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4C4C671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000000" w:fill="FFFFFF"/>
            <w:vAlign w:val="center"/>
            <w:hideMark/>
          </w:tcPr>
          <w:p w14:paraId="0BFDA18A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sz w:val="22"/>
                <w:szCs w:val="22"/>
              </w:rPr>
            </w:pPr>
          </w:p>
        </w:tc>
      </w:tr>
      <w:tr w:rsidR="007D2B79" w:rsidRPr="007D2B79" w14:paraId="0CB15E84" w14:textId="77777777" w:rsidTr="00BC73BE">
        <w:trPr>
          <w:trHeight w:val="320"/>
        </w:trPr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hideMark/>
          </w:tcPr>
          <w:p w14:paraId="33C7970D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sz w:val="22"/>
                <w:szCs w:val="22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AFAA445" w14:textId="77777777" w:rsidR="007D2B79" w:rsidRPr="007D2B79" w:rsidRDefault="007D2B79" w:rsidP="007D2B79">
            <w:pPr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CONTENT VALIDITY RATING (+ / - / ± / ?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4C7C96AD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000000" w:fill="8EAADB" w:themeFill="accent1" w:themeFillTint="99"/>
          </w:tcPr>
          <w:p w14:paraId="62AD39BF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sz w:val="22"/>
                <w:szCs w:val="22"/>
              </w:rPr>
              <w:t> N/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2A8D387E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06BD0707" w14:textId="77777777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+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000000" w:fill="8EAADB" w:themeFill="accent1" w:themeFillTint="99"/>
            <w:vAlign w:val="center"/>
            <w:hideMark/>
          </w:tcPr>
          <w:p w14:paraId="1CC35570" w14:textId="71B6C133" w:rsidR="007D2B79" w:rsidRPr="007D2B79" w:rsidRDefault="007D2B79" w:rsidP="007D2B79">
            <w:pPr>
              <w:jc w:val="center"/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</w:pPr>
            <w:r w:rsidRPr="007D2B79">
              <w:rPr>
                <w:rFonts w:ascii="Calibri" w:eastAsia="Times New Roman" w:hAnsi="Calibri" w:cs="Times New Roman"/>
                <w:b/>
                <w:bCs/>
                <w:sz w:val="22"/>
                <w:szCs w:val="22"/>
              </w:rPr>
              <w:t>Low</w:t>
            </w:r>
            <w:r w:rsidR="00687B2B" w:rsidRPr="00687B2B">
              <w:rPr>
                <w:rFonts w:ascii="Calibri" w:eastAsia="Times New Roman" w:hAnsi="Calibri" w:cs="Times New Roman"/>
                <w:b/>
                <w:bCs/>
                <w:sz w:val="22"/>
                <w:szCs w:val="22"/>
                <w:vertAlign w:val="superscript"/>
              </w:rPr>
              <w:t>1</w:t>
            </w:r>
          </w:p>
        </w:tc>
      </w:tr>
    </w:tbl>
    <w:p w14:paraId="7A9DD77F" w14:textId="77777777" w:rsidR="00687B2B" w:rsidRDefault="00687B2B" w:rsidP="00314257">
      <w:pPr>
        <w:jc w:val="both"/>
        <w:rPr>
          <w:rFonts w:ascii="Calibri" w:eastAsia="Times New Roman" w:hAnsi="Calibri" w:cs="Times New Roman"/>
          <w:b/>
          <w:bCs/>
          <w:sz w:val="22"/>
          <w:szCs w:val="22"/>
          <w:vertAlign w:val="superscript"/>
        </w:rPr>
      </w:pPr>
    </w:p>
    <w:p w14:paraId="37763ADD" w14:textId="64912975" w:rsidR="00F944D3" w:rsidRPr="00F944D3" w:rsidRDefault="00F944D3" w:rsidP="00F944D3">
      <w:pPr>
        <w:pStyle w:val="p1"/>
        <w:rPr>
          <w:rFonts w:ascii="Times New Roman" w:hAnsi="Times New Roman"/>
          <w:color w:val="auto"/>
          <w:sz w:val="20"/>
          <w:szCs w:val="20"/>
        </w:rPr>
      </w:pPr>
      <w:r w:rsidRPr="00F944D3">
        <w:rPr>
          <w:rFonts w:ascii="Times New Roman" w:hAnsi="Times New Roman"/>
          <w:color w:val="auto"/>
          <w:sz w:val="20"/>
          <w:szCs w:val="20"/>
        </w:rPr>
        <w:t>N/A: not available</w:t>
      </w:r>
    </w:p>
    <w:p w14:paraId="583B4EC3" w14:textId="3304A07A" w:rsidR="007D2B79" w:rsidRPr="003B748C" w:rsidRDefault="00687B2B" w:rsidP="00314257">
      <w:pPr>
        <w:jc w:val="both"/>
        <w:rPr>
          <w:rFonts w:ascii="Times New Roman" w:hAnsi="Times New Roman" w:cs="Times New Roman"/>
          <w:sz w:val="22"/>
          <w:szCs w:val="22"/>
        </w:rPr>
        <w:sectPr w:rsidR="007D2B79" w:rsidRPr="003B748C" w:rsidSect="000471EA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3B748C">
        <w:rPr>
          <w:rFonts w:ascii="Calibri" w:eastAsia="Times New Roman" w:hAnsi="Calibri" w:cs="Times New Roman"/>
          <w:bCs/>
          <w:sz w:val="22"/>
          <w:szCs w:val="22"/>
          <w:vertAlign w:val="superscript"/>
        </w:rPr>
        <w:t>1</w:t>
      </w:r>
      <w:r w:rsidRPr="003B748C">
        <w:rPr>
          <w:rFonts w:ascii="Calibri" w:eastAsia="Times New Roman" w:hAnsi="Calibri" w:cs="Times New Roman"/>
          <w:bCs/>
          <w:sz w:val="22"/>
          <w:szCs w:val="22"/>
        </w:rPr>
        <w:t>Quality was downgraded</w:t>
      </w:r>
      <w:r w:rsidR="003B748C" w:rsidRPr="003B748C">
        <w:rPr>
          <w:rFonts w:ascii="Calibri" w:eastAsia="Times New Roman" w:hAnsi="Calibri" w:cs="Times New Roman"/>
          <w:bCs/>
          <w:sz w:val="22"/>
          <w:szCs w:val="22"/>
        </w:rPr>
        <w:t xml:space="preserve"> 2 levels (very serious risk of bias) because data derived only from 1 development study of doubtful quality (cognitive interviews were not recorded and transcribed verbatim)</w:t>
      </w:r>
    </w:p>
    <w:p w14:paraId="5C4FFD18" w14:textId="2DCD60BF" w:rsidR="00191959" w:rsidRPr="005B3508" w:rsidRDefault="002F07E7" w:rsidP="00314257">
      <w:pPr>
        <w:jc w:val="both"/>
        <w:rPr>
          <w:rFonts w:ascii="Times New Roman" w:hAnsi="Times New Roman" w:cs="Times New Roman"/>
          <w:b/>
          <w:sz w:val="22"/>
          <w:szCs w:val="22"/>
        </w:rPr>
      </w:pPr>
      <w:r w:rsidRPr="005B3508">
        <w:rPr>
          <w:rFonts w:ascii="Times New Roman" w:hAnsi="Times New Roman" w:cs="Times New Roman"/>
          <w:b/>
          <w:sz w:val="22"/>
          <w:szCs w:val="22"/>
        </w:rPr>
        <w:lastRenderedPageBreak/>
        <w:t>References</w:t>
      </w:r>
    </w:p>
    <w:p w14:paraId="7CA1EEA8" w14:textId="77777777" w:rsidR="00617DB9" w:rsidRPr="005B3508" w:rsidRDefault="00617DB9" w:rsidP="00314257">
      <w:pPr>
        <w:jc w:val="both"/>
        <w:rPr>
          <w:rFonts w:ascii="Times New Roman" w:hAnsi="Times New Roman" w:cs="Times New Roman"/>
          <w:sz w:val="22"/>
          <w:szCs w:val="22"/>
        </w:rPr>
      </w:pPr>
    </w:p>
    <w:p w14:paraId="09ED1B34" w14:textId="77777777" w:rsidR="009778E0" w:rsidRPr="009778E0" w:rsidRDefault="00617DB9" w:rsidP="009778E0">
      <w:pPr>
        <w:pStyle w:val="EndNoteBibliography"/>
        <w:ind w:left="720" w:hanging="720"/>
        <w:rPr>
          <w:noProof/>
        </w:rPr>
      </w:pPr>
      <w:r w:rsidRPr="005B3508">
        <w:rPr>
          <w:rFonts w:ascii="Times New Roman" w:hAnsi="Times New Roman" w:cs="Times New Roman"/>
          <w:sz w:val="22"/>
          <w:szCs w:val="22"/>
        </w:rPr>
        <w:fldChar w:fldCharType="begin"/>
      </w:r>
      <w:r w:rsidRPr="005B3508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5B3508">
        <w:rPr>
          <w:rFonts w:ascii="Times New Roman" w:hAnsi="Times New Roman" w:cs="Times New Roman"/>
          <w:sz w:val="22"/>
          <w:szCs w:val="22"/>
        </w:rPr>
        <w:fldChar w:fldCharType="separate"/>
      </w:r>
      <w:r w:rsidR="009778E0" w:rsidRPr="009778E0">
        <w:rPr>
          <w:noProof/>
        </w:rPr>
        <w:t>1.</w:t>
      </w:r>
      <w:r w:rsidR="009778E0" w:rsidRPr="009778E0">
        <w:rPr>
          <w:noProof/>
        </w:rPr>
        <w:tab/>
        <w:t>Terwee CB, Jansma EP, Riphagen, II, et al. Development of a methodological PubMed search filter for finding studies on measurement properties of measurement instruments. Quality of life research : an international journal of quality of life aspects of treatment, care and rehabilitation. 2009 Oct;18(8):1115-23.</w:t>
      </w:r>
    </w:p>
    <w:p w14:paraId="2BE33538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2.</w:t>
      </w:r>
      <w:r w:rsidRPr="009778E0">
        <w:rPr>
          <w:noProof/>
        </w:rPr>
        <w:tab/>
        <w:t>Egerton T, Riphagen, II, Nygard AJ, et al. Systematic content evaluation and review of measurement properties of questionnaires for measuring self-reported fatigue among older people. Qual Life Res. 2015 Sep;24(9):2239-55.</w:t>
      </w:r>
    </w:p>
    <w:p w14:paraId="56378EBF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3.</w:t>
      </w:r>
      <w:r w:rsidRPr="009778E0">
        <w:rPr>
          <w:noProof/>
        </w:rPr>
        <w:tab/>
        <w:t>Cauli A, Gladman DD, Mathieu A, et al. Patient global assessment in psoriatic arthritis: a multicenter GRAPPA and OMERACT study. The Journal of rheumatology. 2011 May;38(5):898-903.</w:t>
      </w:r>
    </w:p>
    <w:p w14:paraId="0F737645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4.</w:t>
      </w:r>
      <w:r w:rsidRPr="009778E0">
        <w:rPr>
          <w:noProof/>
        </w:rPr>
        <w:tab/>
        <w:t>Eder L, Thavaneswaran A, Chandran V, et al. Factors explaining the discrepancy between physician and patient global assessment of joint and skin disease activity in psoriatic arthritis patients. Arthritis care &amp; research. 2015 Feb;67(2):264-72.</w:t>
      </w:r>
    </w:p>
    <w:p w14:paraId="77E0C22E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5.</w:t>
      </w:r>
      <w:r w:rsidRPr="009778E0">
        <w:rPr>
          <w:noProof/>
        </w:rPr>
        <w:tab/>
        <w:t>Talli S, Etcheto A, Fautrel B, et al. Patient global assessment in psoriatic arthritis - what does it mean? An analysis of 223 patients from the Psoriatic arthritis impact of disease (PsAID) study. Joint, bone, spine : revue du rhumatisme. 2016 May;83(3):335-40.</w:t>
      </w:r>
    </w:p>
    <w:p w14:paraId="3F7C9D46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6.</w:t>
      </w:r>
      <w:r w:rsidRPr="009778E0">
        <w:rPr>
          <w:noProof/>
        </w:rPr>
        <w:tab/>
        <w:t>Lubrano E, Perrotta FM, Parsons WJ, et al. Patient's Global Assessment as an Outcome Measure for Psoriatic Arthritis in Clinical Practice: A Surrogate for Measuring Low Disease Activity? The Journal of rheumatology. 2015 Dec;42(12):2332-8.</w:t>
      </w:r>
    </w:p>
    <w:p w14:paraId="574C1B13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7.</w:t>
      </w:r>
      <w:r w:rsidRPr="009778E0">
        <w:rPr>
          <w:noProof/>
        </w:rPr>
        <w:tab/>
        <w:t>Leung YY, Ho KW, Zhu TY, et al. Construct validity of the modified numeric rating scale of patient global assessment in psoriatic arthritis. The Journal of rheumatology. 2012 Apr;39(4):844-8.</w:t>
      </w:r>
    </w:p>
    <w:p w14:paraId="3A2E472A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8.</w:t>
      </w:r>
      <w:r w:rsidRPr="009778E0">
        <w:rPr>
          <w:noProof/>
        </w:rPr>
        <w:tab/>
        <w:t>Coates LC, Tillett W, Shaddick G, et al. Value of RAPID3 in patients with PsA: results from the TICOPA and LOPAS II databases. Arthritis care &amp; research. 2017 Nov 7.</w:t>
      </w:r>
    </w:p>
    <w:p w14:paraId="484456FF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9.</w:t>
      </w:r>
      <w:r w:rsidRPr="009778E0">
        <w:rPr>
          <w:noProof/>
        </w:rPr>
        <w:tab/>
        <w:t>Vakil-Gilani KM, Dinno A, Rich-Garg N, et al. Routine Assessment of Patient Index Data 3 Score and Psoriasis Quality of Life Assess Complementary Yet Different Aspects of Patient-Reported Outcomes in Psoriasis and Psoriatic Arthritis. Journal of clinical rheumatology: practical reports on rheumatic &amp; musculoskeletal diseases. 2018.</w:t>
      </w:r>
    </w:p>
    <w:p w14:paraId="789CC71E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10.</w:t>
      </w:r>
      <w:r w:rsidRPr="009778E0">
        <w:rPr>
          <w:noProof/>
        </w:rPr>
        <w:tab/>
        <w:t>Gossec L, de Wit M, Kiltz U, et al. A patient-derived and patient-reported outcome measure for assessing psoriatic arthritis: elaboration and preliminary validation of the Psoriatic Arthritis Impact of Disease (PsAID) questionnaire, a 13-country EULAR initiative. Annals of the rheumatic diseases. 2014 Jun;73(6):1012-9.</w:t>
      </w:r>
    </w:p>
    <w:p w14:paraId="5522CF87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11.</w:t>
      </w:r>
      <w:r w:rsidRPr="009778E0">
        <w:rPr>
          <w:noProof/>
        </w:rPr>
        <w:tab/>
        <w:t>Holland R, Tillett W, Korendowych E, et al. Validation of the Psoriatic Arthritis Impact of Disease (PsAID) Questionnaire and its potential as a single-item outcome measure in clinical practice. Annals of the rheumatic diseases. 2017 Nov 16.</w:t>
      </w:r>
    </w:p>
    <w:p w14:paraId="2FA2E9F2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12.</w:t>
      </w:r>
      <w:r w:rsidRPr="009778E0">
        <w:rPr>
          <w:noProof/>
        </w:rPr>
        <w:tab/>
        <w:t>Salaffi F, Di Carlo M, Carotti M, et al. The Psoriatic Arthritis Impact of Disease 12-item questionnaire: equivalence, reliability, validity, and feasibility of the touch-screen administration versus the paper-and-pencil version. Therapeutics and clinical risk management. 2016;12:631-42.</w:t>
      </w:r>
    </w:p>
    <w:p w14:paraId="33EE337A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lastRenderedPageBreak/>
        <w:t>13.</w:t>
      </w:r>
      <w:r w:rsidRPr="009778E0">
        <w:rPr>
          <w:noProof/>
        </w:rPr>
        <w:tab/>
        <w:t>Di Carlo M, Becciolini A, Lato V, et al. The 12-item Psoriatic Arthritis Impact of Disease Questionnaire: Construct Validity, Reliability, and Interpretability in a Clinical Setting. The Journal of rheumatology. 2017 Mar;44(3):279-285.</w:t>
      </w:r>
    </w:p>
    <w:p w14:paraId="213B1E69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14.</w:t>
      </w:r>
      <w:r w:rsidRPr="009778E0">
        <w:rPr>
          <w:noProof/>
        </w:rPr>
        <w:tab/>
        <w:t>Kalyoncu U, Kiraz S, Bilgen SA, et al. Change in PsAID-12 scores in patients continuing or discontinuing anti-TNF treatments in psoriatic arthritis: results from the HUR-BIO biologic registry. Clinical rheumatology. 2019 Apr;38(4):1187-1192.</w:t>
      </w:r>
    </w:p>
    <w:p w14:paraId="443B3D7A" w14:textId="77777777" w:rsidR="009778E0" w:rsidRPr="009778E0" w:rsidRDefault="009778E0" w:rsidP="009778E0">
      <w:pPr>
        <w:pStyle w:val="EndNoteBibliography"/>
        <w:ind w:left="720" w:hanging="720"/>
        <w:rPr>
          <w:noProof/>
        </w:rPr>
      </w:pPr>
      <w:r w:rsidRPr="009778E0">
        <w:rPr>
          <w:noProof/>
        </w:rPr>
        <w:t>15.</w:t>
      </w:r>
      <w:r w:rsidRPr="009778E0">
        <w:rPr>
          <w:noProof/>
        </w:rPr>
        <w:tab/>
        <w:t>Pincus T, Bergman MJ, Yazici Y. RAPID3-an index of physical function, pain, and global status as "vital signs" to improve care for people with chronic rheumatic diseases. Bulletin of the NYU hospital for joint diseases. 2009;67(2):211-25.</w:t>
      </w:r>
    </w:p>
    <w:p w14:paraId="35C11F5A" w14:textId="741BB3E9" w:rsidR="00596DDA" w:rsidRPr="005B3508" w:rsidRDefault="00617DB9" w:rsidP="00314257">
      <w:pPr>
        <w:jc w:val="both"/>
        <w:rPr>
          <w:rFonts w:ascii="Times New Roman" w:hAnsi="Times New Roman" w:cs="Times New Roman"/>
          <w:sz w:val="22"/>
          <w:szCs w:val="22"/>
        </w:rPr>
      </w:pPr>
      <w:r w:rsidRPr="005B3508"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596DDA" w:rsidRPr="005B3508" w:rsidSect="000471EA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D7A32D0" w14:textId="77777777" w:rsidR="00232F46" w:rsidRDefault="00232F46" w:rsidP="00212D7D">
      <w:r>
        <w:separator/>
      </w:r>
    </w:p>
  </w:endnote>
  <w:endnote w:type="continuationSeparator" w:id="0">
    <w:p w14:paraId="6CEFB15F" w14:textId="77777777" w:rsidR="00232F46" w:rsidRDefault="00232F46" w:rsidP="00212D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dvPSA336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imes New Roman PS"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Gill Sans MT">
    <w:panose1 w:val="020B0502020104020203"/>
    <w:charset w:val="00"/>
    <w:family w:val="auto"/>
    <w:pitch w:val="variable"/>
    <w:sig w:usb0="00000003" w:usb1="00000000" w:usb2="00000000" w:usb3="00000000" w:csb0="00000003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DD42711" w14:textId="77777777" w:rsidR="007D2B79" w:rsidRDefault="007D2B79" w:rsidP="00160CE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44A9F76" w14:textId="77777777" w:rsidR="007D2B79" w:rsidRDefault="007D2B79" w:rsidP="00212D7D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BE1EAFC" w14:textId="77777777" w:rsidR="007D2B79" w:rsidRDefault="007D2B79" w:rsidP="00160CE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62930">
      <w:rPr>
        <w:rStyle w:val="PageNumber"/>
        <w:noProof/>
      </w:rPr>
      <w:t>3</w:t>
    </w:r>
    <w:r>
      <w:rPr>
        <w:rStyle w:val="PageNumber"/>
      </w:rPr>
      <w:fldChar w:fldCharType="end"/>
    </w:r>
  </w:p>
  <w:p w14:paraId="1DF35A75" w14:textId="77777777" w:rsidR="007D2B79" w:rsidRDefault="007D2B79" w:rsidP="00212D7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59BBCB7" w14:textId="77777777" w:rsidR="00232F46" w:rsidRDefault="00232F46" w:rsidP="00212D7D">
      <w:r>
        <w:separator/>
      </w:r>
    </w:p>
  </w:footnote>
  <w:footnote w:type="continuationSeparator" w:id="0">
    <w:p w14:paraId="55CA0123" w14:textId="77777777" w:rsidR="00232F46" w:rsidRDefault="00232F46" w:rsidP="00212D7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C1667A"/>
    <w:multiLevelType w:val="hybridMultilevel"/>
    <w:tmpl w:val="86340C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7DB17DE"/>
    <w:multiLevelType w:val="hybridMultilevel"/>
    <w:tmpl w:val="388CDBC8"/>
    <w:lvl w:ilvl="0" w:tplc="2CDECD9A">
      <w:start w:val="10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2E20BE"/>
    <w:multiLevelType w:val="hybridMultilevel"/>
    <w:tmpl w:val="B6322E74"/>
    <w:lvl w:ilvl="0" w:tplc="6352B220">
      <w:numFmt w:val="bullet"/>
      <w:lvlText w:val="-"/>
      <w:lvlJc w:val="left"/>
      <w:pPr>
        <w:ind w:left="720" w:hanging="360"/>
      </w:pPr>
      <w:rPr>
        <w:rFonts w:ascii="Calibri" w:eastAsia="Calibri" w:hAnsi="Calibri" w:cs="AdvPSA336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51E5614"/>
    <w:multiLevelType w:val="hybridMultilevel"/>
    <w:tmpl w:val="75BE98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8D552AF"/>
    <w:multiLevelType w:val="hybridMultilevel"/>
    <w:tmpl w:val="55180B34"/>
    <w:lvl w:ilvl="0" w:tplc="F8C427B2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910267F"/>
    <w:multiLevelType w:val="hybridMultilevel"/>
    <w:tmpl w:val="0012F81C"/>
    <w:lvl w:ilvl="0" w:tplc="B2E0C3E0">
      <w:numFmt w:val="bullet"/>
      <w:lvlText w:val="-"/>
      <w:lvlJc w:val="left"/>
      <w:pPr>
        <w:ind w:left="720" w:hanging="360"/>
      </w:pPr>
      <w:rPr>
        <w:rFonts w:ascii="Calibri" w:eastAsia="Calibri" w:hAnsi="Calibri" w:cs="AdvPSA336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1335626"/>
    <w:multiLevelType w:val="hybridMultilevel"/>
    <w:tmpl w:val="333AA0CA"/>
    <w:lvl w:ilvl="0" w:tplc="285CA090">
      <w:start w:val="1"/>
      <w:numFmt w:val="upperLetter"/>
      <w:lvlText w:val="(%1)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2781D27"/>
    <w:multiLevelType w:val="hybridMultilevel"/>
    <w:tmpl w:val="EE666E84"/>
    <w:lvl w:ilvl="0" w:tplc="BB483AF4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BD13308"/>
    <w:multiLevelType w:val="hybridMultilevel"/>
    <w:tmpl w:val="205A7618"/>
    <w:lvl w:ilvl="0" w:tplc="896458E8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5966FA0"/>
    <w:multiLevelType w:val="hybridMultilevel"/>
    <w:tmpl w:val="DDE2C39E"/>
    <w:lvl w:ilvl="0" w:tplc="50CC0D56">
      <w:numFmt w:val="bullet"/>
      <w:lvlText w:val=""/>
      <w:lvlJc w:val="left"/>
      <w:pPr>
        <w:ind w:left="108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>
    <w:nsid w:val="3DE06B70"/>
    <w:multiLevelType w:val="hybridMultilevel"/>
    <w:tmpl w:val="B994D5D8"/>
    <w:lvl w:ilvl="0" w:tplc="C04823B8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color w:val="222222"/>
        <w:sz w:val="2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DF05DF6"/>
    <w:multiLevelType w:val="hybridMultilevel"/>
    <w:tmpl w:val="C4B4D2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FD05C75"/>
    <w:multiLevelType w:val="hybridMultilevel"/>
    <w:tmpl w:val="D5B65F28"/>
    <w:lvl w:ilvl="0" w:tplc="4948A62E">
      <w:start w:val="39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0B40160"/>
    <w:multiLevelType w:val="hybridMultilevel"/>
    <w:tmpl w:val="DBC6C522"/>
    <w:lvl w:ilvl="0" w:tplc="598A63DE">
      <w:start w:val="85"/>
      <w:numFmt w:val="bullet"/>
      <w:lvlText w:val="-"/>
      <w:lvlJc w:val="left"/>
      <w:pPr>
        <w:ind w:left="720" w:hanging="360"/>
      </w:pPr>
      <w:rPr>
        <w:rFonts w:ascii="Calibri" w:eastAsia="Calibri" w:hAnsi="Calibri" w:cs="AdvPSA336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136727C"/>
    <w:multiLevelType w:val="hybridMultilevel"/>
    <w:tmpl w:val="B25A955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35F679A"/>
    <w:multiLevelType w:val="hybridMultilevel"/>
    <w:tmpl w:val="53AEB422"/>
    <w:lvl w:ilvl="0" w:tplc="5080C4EE"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51A41DF"/>
    <w:multiLevelType w:val="hybridMultilevel"/>
    <w:tmpl w:val="B4D29312"/>
    <w:lvl w:ilvl="0" w:tplc="125A7116">
      <w:numFmt w:val="bullet"/>
      <w:lvlText w:val=""/>
      <w:lvlJc w:val="left"/>
      <w:pPr>
        <w:ind w:left="720" w:hanging="360"/>
      </w:pPr>
      <w:rPr>
        <w:rFonts w:ascii="Wingdings" w:eastAsiaTheme="minorHAnsi" w:hAnsi="Wingdings" w:cs="Times New Roman" w:hint="default"/>
        <w:u w:val="single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78E6580"/>
    <w:multiLevelType w:val="hybridMultilevel"/>
    <w:tmpl w:val="51EADF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D2B1DD7"/>
    <w:multiLevelType w:val="hybridMultilevel"/>
    <w:tmpl w:val="F07ED7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4E4A42D6"/>
    <w:multiLevelType w:val="hybridMultilevel"/>
    <w:tmpl w:val="BAA61B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6B10B82"/>
    <w:multiLevelType w:val="hybridMultilevel"/>
    <w:tmpl w:val="EFA298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8E8132C"/>
    <w:multiLevelType w:val="hybridMultilevel"/>
    <w:tmpl w:val="3BC6767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E5076A5"/>
    <w:multiLevelType w:val="hybridMultilevel"/>
    <w:tmpl w:val="4E9071E0"/>
    <w:lvl w:ilvl="0" w:tplc="11BA688C">
      <w:start w:val="85"/>
      <w:numFmt w:val="bullet"/>
      <w:lvlText w:val="-"/>
      <w:lvlJc w:val="left"/>
      <w:pPr>
        <w:ind w:left="720" w:hanging="360"/>
      </w:pPr>
      <w:rPr>
        <w:rFonts w:ascii="Calibri" w:eastAsia="Times New Roman" w:hAnsi="Calibri" w:cs="AdvPSA336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6A7628D"/>
    <w:multiLevelType w:val="hybridMultilevel"/>
    <w:tmpl w:val="3BF2057C"/>
    <w:lvl w:ilvl="0" w:tplc="C610D266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6DBB6957"/>
    <w:multiLevelType w:val="hybridMultilevel"/>
    <w:tmpl w:val="04322E9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6DD8582E"/>
    <w:multiLevelType w:val="hybridMultilevel"/>
    <w:tmpl w:val="F08257DE"/>
    <w:lvl w:ilvl="0" w:tplc="00145150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6253C0A"/>
    <w:multiLevelType w:val="hybridMultilevel"/>
    <w:tmpl w:val="832CAA48"/>
    <w:lvl w:ilvl="0" w:tplc="EF5416E4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78B20EF4"/>
    <w:multiLevelType w:val="hybridMultilevel"/>
    <w:tmpl w:val="6814654C"/>
    <w:lvl w:ilvl="0" w:tplc="D19E27C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7A014C5E"/>
    <w:multiLevelType w:val="hybridMultilevel"/>
    <w:tmpl w:val="DEDAE2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CDE249F"/>
    <w:multiLevelType w:val="hybridMultilevel"/>
    <w:tmpl w:val="5C34C2FE"/>
    <w:lvl w:ilvl="0" w:tplc="B3FEC97A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  <w:b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7D2C5C2A"/>
    <w:multiLevelType w:val="hybridMultilevel"/>
    <w:tmpl w:val="D4C29CAC"/>
    <w:lvl w:ilvl="0" w:tplc="A036AD8E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color w:val="222222"/>
        <w:sz w:val="2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0"/>
  </w:num>
  <w:num w:numId="6">
    <w:abstractNumId w:val="19"/>
  </w:num>
  <w:num w:numId="7">
    <w:abstractNumId w:val="18"/>
  </w:num>
  <w:num w:numId="8">
    <w:abstractNumId w:val="26"/>
  </w:num>
  <w:num w:numId="9">
    <w:abstractNumId w:val="28"/>
  </w:num>
  <w:num w:numId="10">
    <w:abstractNumId w:val="8"/>
  </w:num>
  <w:num w:numId="11">
    <w:abstractNumId w:val="24"/>
  </w:num>
  <w:num w:numId="12">
    <w:abstractNumId w:val="7"/>
  </w:num>
  <w:num w:numId="13">
    <w:abstractNumId w:val="25"/>
  </w:num>
  <w:num w:numId="14">
    <w:abstractNumId w:val="4"/>
  </w:num>
  <w:num w:numId="15">
    <w:abstractNumId w:val="12"/>
  </w:num>
  <w:num w:numId="16">
    <w:abstractNumId w:val="2"/>
  </w:num>
  <w:num w:numId="17">
    <w:abstractNumId w:val="27"/>
  </w:num>
  <w:num w:numId="18">
    <w:abstractNumId w:val="0"/>
  </w:num>
  <w:num w:numId="19">
    <w:abstractNumId w:val="22"/>
  </w:num>
  <w:num w:numId="20">
    <w:abstractNumId w:val="29"/>
  </w:num>
  <w:num w:numId="21">
    <w:abstractNumId w:val="11"/>
  </w:num>
  <w:num w:numId="22">
    <w:abstractNumId w:val="6"/>
  </w:num>
  <w:num w:numId="23">
    <w:abstractNumId w:val="14"/>
  </w:num>
  <w:num w:numId="24">
    <w:abstractNumId w:val="3"/>
  </w:num>
  <w:num w:numId="25">
    <w:abstractNumId w:val="13"/>
  </w:num>
  <w:num w:numId="26">
    <w:abstractNumId w:val="5"/>
  </w:num>
  <w:num w:numId="27">
    <w:abstractNumId w:val="9"/>
  </w:num>
  <w:num w:numId="28">
    <w:abstractNumId w:val="15"/>
  </w:num>
  <w:num w:numId="29">
    <w:abstractNumId w:val="16"/>
  </w:num>
  <w:num w:numId="30">
    <w:abstractNumId w:val="23"/>
  </w:num>
  <w:num w:numId="31">
    <w:abstractNumId w:val="21"/>
  </w:num>
  <w:num w:numId="3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 NLM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x5w5fewt9er4ea02svrra49rd9aawf9pfz&quot;&gt;PsA Delphi Paper&lt;record-ids&gt;&lt;item&gt;2&lt;/item&gt;&lt;item&gt;8&lt;/item&gt;&lt;item&gt;16&lt;/item&gt;&lt;item&gt;30&lt;/item&gt;&lt;item&gt;73&lt;/item&gt;&lt;item&gt;76&lt;/item&gt;&lt;item&gt;83&lt;/item&gt;&lt;item&gt;93&lt;/item&gt;&lt;item&gt;181&lt;/item&gt;&lt;item&gt;204&lt;/item&gt;&lt;item&gt;212&lt;/item&gt;&lt;item&gt;215&lt;/item&gt;&lt;item&gt;240&lt;/item&gt;&lt;item&gt;250&lt;/item&gt;&lt;/record-ids&gt;&lt;/item&gt;&lt;/Libraries&gt;"/>
  </w:docVars>
  <w:rsids>
    <w:rsidRoot w:val="008A650F"/>
    <w:rsid w:val="0000082D"/>
    <w:rsid w:val="000028A7"/>
    <w:rsid w:val="000030CB"/>
    <w:rsid w:val="00003383"/>
    <w:rsid w:val="00003842"/>
    <w:rsid w:val="0000640E"/>
    <w:rsid w:val="000069BC"/>
    <w:rsid w:val="000079FF"/>
    <w:rsid w:val="0001054C"/>
    <w:rsid w:val="00010FC0"/>
    <w:rsid w:val="0001246B"/>
    <w:rsid w:val="0001312E"/>
    <w:rsid w:val="00013B1D"/>
    <w:rsid w:val="00014E78"/>
    <w:rsid w:val="000152F5"/>
    <w:rsid w:val="00015EDB"/>
    <w:rsid w:val="00021FED"/>
    <w:rsid w:val="000228C6"/>
    <w:rsid w:val="00022F5B"/>
    <w:rsid w:val="0002301E"/>
    <w:rsid w:val="00023BF1"/>
    <w:rsid w:val="000318DB"/>
    <w:rsid w:val="00032D87"/>
    <w:rsid w:val="000335F9"/>
    <w:rsid w:val="00033FF7"/>
    <w:rsid w:val="00035E08"/>
    <w:rsid w:val="00036169"/>
    <w:rsid w:val="000367DB"/>
    <w:rsid w:val="00036ADD"/>
    <w:rsid w:val="00036F81"/>
    <w:rsid w:val="0003708A"/>
    <w:rsid w:val="000376D4"/>
    <w:rsid w:val="000407F0"/>
    <w:rsid w:val="00040C31"/>
    <w:rsid w:val="000412CD"/>
    <w:rsid w:val="00041936"/>
    <w:rsid w:val="00043E08"/>
    <w:rsid w:val="00044EC6"/>
    <w:rsid w:val="00046EF8"/>
    <w:rsid w:val="000471EA"/>
    <w:rsid w:val="00050BB5"/>
    <w:rsid w:val="000520E3"/>
    <w:rsid w:val="0005230F"/>
    <w:rsid w:val="000530E8"/>
    <w:rsid w:val="000539F4"/>
    <w:rsid w:val="00056A0A"/>
    <w:rsid w:val="00056AAE"/>
    <w:rsid w:val="000570EE"/>
    <w:rsid w:val="0005738E"/>
    <w:rsid w:val="0005799C"/>
    <w:rsid w:val="00060421"/>
    <w:rsid w:val="000611C6"/>
    <w:rsid w:val="000629D9"/>
    <w:rsid w:val="00064B5D"/>
    <w:rsid w:val="00070318"/>
    <w:rsid w:val="0007356D"/>
    <w:rsid w:val="00074DD6"/>
    <w:rsid w:val="000776B8"/>
    <w:rsid w:val="00077A0D"/>
    <w:rsid w:val="00077D80"/>
    <w:rsid w:val="00080819"/>
    <w:rsid w:val="000825C0"/>
    <w:rsid w:val="00084DCE"/>
    <w:rsid w:val="0008523F"/>
    <w:rsid w:val="0008568B"/>
    <w:rsid w:val="000861DD"/>
    <w:rsid w:val="00087BEA"/>
    <w:rsid w:val="00093D01"/>
    <w:rsid w:val="00094EFF"/>
    <w:rsid w:val="0009529E"/>
    <w:rsid w:val="0009605F"/>
    <w:rsid w:val="0009609F"/>
    <w:rsid w:val="00096895"/>
    <w:rsid w:val="000A2403"/>
    <w:rsid w:val="000A6C79"/>
    <w:rsid w:val="000A7DDA"/>
    <w:rsid w:val="000B0C3A"/>
    <w:rsid w:val="000B1EFA"/>
    <w:rsid w:val="000B429C"/>
    <w:rsid w:val="000B5215"/>
    <w:rsid w:val="000B544C"/>
    <w:rsid w:val="000B5EEC"/>
    <w:rsid w:val="000B675D"/>
    <w:rsid w:val="000B6A4A"/>
    <w:rsid w:val="000C238C"/>
    <w:rsid w:val="000C5C15"/>
    <w:rsid w:val="000C5CAB"/>
    <w:rsid w:val="000D277C"/>
    <w:rsid w:val="000D48DD"/>
    <w:rsid w:val="000D514B"/>
    <w:rsid w:val="000D6CC8"/>
    <w:rsid w:val="000E2373"/>
    <w:rsid w:val="000E3D16"/>
    <w:rsid w:val="000E69E4"/>
    <w:rsid w:val="000E7D8B"/>
    <w:rsid w:val="000F0C04"/>
    <w:rsid w:val="000F1E33"/>
    <w:rsid w:val="000F201D"/>
    <w:rsid w:val="000F2D71"/>
    <w:rsid w:val="000F3201"/>
    <w:rsid w:val="000F7C0A"/>
    <w:rsid w:val="001011A0"/>
    <w:rsid w:val="001016A9"/>
    <w:rsid w:val="00101CC2"/>
    <w:rsid w:val="001043AE"/>
    <w:rsid w:val="00105BD3"/>
    <w:rsid w:val="00107E83"/>
    <w:rsid w:val="001100F6"/>
    <w:rsid w:val="00112230"/>
    <w:rsid w:val="001144B4"/>
    <w:rsid w:val="001152EB"/>
    <w:rsid w:val="0011639C"/>
    <w:rsid w:val="001220E3"/>
    <w:rsid w:val="00122F6E"/>
    <w:rsid w:val="00123698"/>
    <w:rsid w:val="00123A84"/>
    <w:rsid w:val="00132FFC"/>
    <w:rsid w:val="00133240"/>
    <w:rsid w:val="00133660"/>
    <w:rsid w:val="00133B3B"/>
    <w:rsid w:val="0013479E"/>
    <w:rsid w:val="00136658"/>
    <w:rsid w:val="00137202"/>
    <w:rsid w:val="00145BF8"/>
    <w:rsid w:val="00145D57"/>
    <w:rsid w:val="0015069A"/>
    <w:rsid w:val="00151D04"/>
    <w:rsid w:val="00151ED5"/>
    <w:rsid w:val="001553C4"/>
    <w:rsid w:val="00156697"/>
    <w:rsid w:val="00156876"/>
    <w:rsid w:val="00157F18"/>
    <w:rsid w:val="001603A5"/>
    <w:rsid w:val="001604DD"/>
    <w:rsid w:val="00160CEF"/>
    <w:rsid w:val="00162258"/>
    <w:rsid w:val="001625E4"/>
    <w:rsid w:val="001629F7"/>
    <w:rsid w:val="00163F15"/>
    <w:rsid w:val="00164601"/>
    <w:rsid w:val="00166AD6"/>
    <w:rsid w:val="00167928"/>
    <w:rsid w:val="00167DCF"/>
    <w:rsid w:val="001711E6"/>
    <w:rsid w:val="00171C14"/>
    <w:rsid w:val="001728B6"/>
    <w:rsid w:val="001746B6"/>
    <w:rsid w:val="00176277"/>
    <w:rsid w:val="001803F6"/>
    <w:rsid w:val="00180A80"/>
    <w:rsid w:val="00187A88"/>
    <w:rsid w:val="00190CF5"/>
    <w:rsid w:val="00191959"/>
    <w:rsid w:val="0019459C"/>
    <w:rsid w:val="0019756A"/>
    <w:rsid w:val="00197D11"/>
    <w:rsid w:val="001A0F6D"/>
    <w:rsid w:val="001A2DD4"/>
    <w:rsid w:val="001A2DE1"/>
    <w:rsid w:val="001A2F09"/>
    <w:rsid w:val="001A4BC0"/>
    <w:rsid w:val="001A6A89"/>
    <w:rsid w:val="001A6FAC"/>
    <w:rsid w:val="001A76E7"/>
    <w:rsid w:val="001A79E8"/>
    <w:rsid w:val="001B0213"/>
    <w:rsid w:val="001B1433"/>
    <w:rsid w:val="001B2023"/>
    <w:rsid w:val="001B3206"/>
    <w:rsid w:val="001B6512"/>
    <w:rsid w:val="001B6A2D"/>
    <w:rsid w:val="001B7727"/>
    <w:rsid w:val="001C5A00"/>
    <w:rsid w:val="001C6CB2"/>
    <w:rsid w:val="001C7DE8"/>
    <w:rsid w:val="001D0D1F"/>
    <w:rsid w:val="001D11B5"/>
    <w:rsid w:val="001D33BC"/>
    <w:rsid w:val="001D548A"/>
    <w:rsid w:val="001D5AAD"/>
    <w:rsid w:val="001D61D4"/>
    <w:rsid w:val="001E30AC"/>
    <w:rsid w:val="001E3DD2"/>
    <w:rsid w:val="001E4107"/>
    <w:rsid w:val="001E447C"/>
    <w:rsid w:val="001E4C82"/>
    <w:rsid w:val="001E5D87"/>
    <w:rsid w:val="001E71FA"/>
    <w:rsid w:val="001F5273"/>
    <w:rsid w:val="001F5359"/>
    <w:rsid w:val="001F63D4"/>
    <w:rsid w:val="001F6572"/>
    <w:rsid w:val="001F6C90"/>
    <w:rsid w:val="001F723D"/>
    <w:rsid w:val="001F7EE2"/>
    <w:rsid w:val="00202036"/>
    <w:rsid w:val="0020374A"/>
    <w:rsid w:val="00204B1D"/>
    <w:rsid w:val="002064C3"/>
    <w:rsid w:val="00207551"/>
    <w:rsid w:val="002114CB"/>
    <w:rsid w:val="00212D7D"/>
    <w:rsid w:val="00213BE0"/>
    <w:rsid w:val="00213CC1"/>
    <w:rsid w:val="00213F38"/>
    <w:rsid w:val="00216DB7"/>
    <w:rsid w:val="0021792C"/>
    <w:rsid w:val="00217C11"/>
    <w:rsid w:val="00220766"/>
    <w:rsid w:val="00223A4E"/>
    <w:rsid w:val="00223B68"/>
    <w:rsid w:val="00224BD0"/>
    <w:rsid w:val="00225898"/>
    <w:rsid w:val="00225CA5"/>
    <w:rsid w:val="00226C8F"/>
    <w:rsid w:val="0022785C"/>
    <w:rsid w:val="00227F3B"/>
    <w:rsid w:val="002309D4"/>
    <w:rsid w:val="002320DA"/>
    <w:rsid w:val="00232F46"/>
    <w:rsid w:val="002332FB"/>
    <w:rsid w:val="0023476F"/>
    <w:rsid w:val="00236756"/>
    <w:rsid w:val="00236E2C"/>
    <w:rsid w:val="002377CA"/>
    <w:rsid w:val="00240072"/>
    <w:rsid w:val="0024077A"/>
    <w:rsid w:val="002414BE"/>
    <w:rsid w:val="002463E9"/>
    <w:rsid w:val="00247CF3"/>
    <w:rsid w:val="00252507"/>
    <w:rsid w:val="002530D0"/>
    <w:rsid w:val="0025577D"/>
    <w:rsid w:val="002560B4"/>
    <w:rsid w:val="0026332D"/>
    <w:rsid w:val="00263B5B"/>
    <w:rsid w:val="002641A3"/>
    <w:rsid w:val="002700F3"/>
    <w:rsid w:val="00270217"/>
    <w:rsid w:val="002718DE"/>
    <w:rsid w:val="00272375"/>
    <w:rsid w:val="00273C6D"/>
    <w:rsid w:val="002748BE"/>
    <w:rsid w:val="00274953"/>
    <w:rsid w:val="002772F2"/>
    <w:rsid w:val="002826CD"/>
    <w:rsid w:val="00284ED3"/>
    <w:rsid w:val="00290205"/>
    <w:rsid w:val="002A0DCB"/>
    <w:rsid w:val="002A3CD1"/>
    <w:rsid w:val="002A46AC"/>
    <w:rsid w:val="002A4C1F"/>
    <w:rsid w:val="002A6C27"/>
    <w:rsid w:val="002B24BA"/>
    <w:rsid w:val="002B3E19"/>
    <w:rsid w:val="002B658D"/>
    <w:rsid w:val="002B6D2B"/>
    <w:rsid w:val="002B76D8"/>
    <w:rsid w:val="002C6F7D"/>
    <w:rsid w:val="002D2655"/>
    <w:rsid w:val="002D2DDF"/>
    <w:rsid w:val="002D422F"/>
    <w:rsid w:val="002D5DE6"/>
    <w:rsid w:val="002D6917"/>
    <w:rsid w:val="002E0A2D"/>
    <w:rsid w:val="002E1C78"/>
    <w:rsid w:val="002E4F82"/>
    <w:rsid w:val="002E625C"/>
    <w:rsid w:val="002E64FB"/>
    <w:rsid w:val="002F07E7"/>
    <w:rsid w:val="002F1B96"/>
    <w:rsid w:val="002F359F"/>
    <w:rsid w:val="002F3BC5"/>
    <w:rsid w:val="002F6830"/>
    <w:rsid w:val="0030083F"/>
    <w:rsid w:val="00302D8A"/>
    <w:rsid w:val="003047E7"/>
    <w:rsid w:val="0030517C"/>
    <w:rsid w:val="003076D9"/>
    <w:rsid w:val="00307AF4"/>
    <w:rsid w:val="0031111D"/>
    <w:rsid w:val="00313F06"/>
    <w:rsid w:val="00314257"/>
    <w:rsid w:val="0031581C"/>
    <w:rsid w:val="0031693B"/>
    <w:rsid w:val="00316F51"/>
    <w:rsid w:val="00317403"/>
    <w:rsid w:val="00317A25"/>
    <w:rsid w:val="0032056A"/>
    <w:rsid w:val="003250E6"/>
    <w:rsid w:val="0032697A"/>
    <w:rsid w:val="0033087B"/>
    <w:rsid w:val="00331E73"/>
    <w:rsid w:val="00332D3C"/>
    <w:rsid w:val="00333DA5"/>
    <w:rsid w:val="00335D40"/>
    <w:rsid w:val="00337D5F"/>
    <w:rsid w:val="00342D34"/>
    <w:rsid w:val="00342F0A"/>
    <w:rsid w:val="00343A26"/>
    <w:rsid w:val="00344FE8"/>
    <w:rsid w:val="003452B7"/>
    <w:rsid w:val="00346A26"/>
    <w:rsid w:val="003519FF"/>
    <w:rsid w:val="00351A56"/>
    <w:rsid w:val="00352A98"/>
    <w:rsid w:val="00356835"/>
    <w:rsid w:val="00360B0B"/>
    <w:rsid w:val="00361288"/>
    <w:rsid w:val="0036235B"/>
    <w:rsid w:val="00363650"/>
    <w:rsid w:val="003641C3"/>
    <w:rsid w:val="00370D7A"/>
    <w:rsid w:val="0037217F"/>
    <w:rsid w:val="00372F5D"/>
    <w:rsid w:val="0037603D"/>
    <w:rsid w:val="003763E9"/>
    <w:rsid w:val="003777C3"/>
    <w:rsid w:val="00380D30"/>
    <w:rsid w:val="00384AB5"/>
    <w:rsid w:val="00384BC9"/>
    <w:rsid w:val="003873B3"/>
    <w:rsid w:val="00391DB4"/>
    <w:rsid w:val="00393269"/>
    <w:rsid w:val="00393EE1"/>
    <w:rsid w:val="0039767D"/>
    <w:rsid w:val="003A08E6"/>
    <w:rsid w:val="003A0AA5"/>
    <w:rsid w:val="003A0E3A"/>
    <w:rsid w:val="003A1BA0"/>
    <w:rsid w:val="003A4041"/>
    <w:rsid w:val="003A475C"/>
    <w:rsid w:val="003B34EF"/>
    <w:rsid w:val="003B3AC5"/>
    <w:rsid w:val="003B6A2C"/>
    <w:rsid w:val="003B748C"/>
    <w:rsid w:val="003B7F84"/>
    <w:rsid w:val="003C0858"/>
    <w:rsid w:val="003C092E"/>
    <w:rsid w:val="003C0BE9"/>
    <w:rsid w:val="003C12EA"/>
    <w:rsid w:val="003C2637"/>
    <w:rsid w:val="003C2B03"/>
    <w:rsid w:val="003C3696"/>
    <w:rsid w:val="003C3D35"/>
    <w:rsid w:val="003C3F2A"/>
    <w:rsid w:val="003C4C6B"/>
    <w:rsid w:val="003C6015"/>
    <w:rsid w:val="003D08B5"/>
    <w:rsid w:val="003D21BF"/>
    <w:rsid w:val="003D3E40"/>
    <w:rsid w:val="003D5389"/>
    <w:rsid w:val="003D635E"/>
    <w:rsid w:val="003E0028"/>
    <w:rsid w:val="003E07BA"/>
    <w:rsid w:val="003E3920"/>
    <w:rsid w:val="003E3CD7"/>
    <w:rsid w:val="003E4D94"/>
    <w:rsid w:val="003E5691"/>
    <w:rsid w:val="003E7B55"/>
    <w:rsid w:val="003F190D"/>
    <w:rsid w:val="003F2B7C"/>
    <w:rsid w:val="003F2FA8"/>
    <w:rsid w:val="003F39FC"/>
    <w:rsid w:val="00404BDA"/>
    <w:rsid w:val="00404FE9"/>
    <w:rsid w:val="004051AB"/>
    <w:rsid w:val="00406C99"/>
    <w:rsid w:val="00407572"/>
    <w:rsid w:val="004102FC"/>
    <w:rsid w:val="00410488"/>
    <w:rsid w:val="00410928"/>
    <w:rsid w:val="00410EA4"/>
    <w:rsid w:val="00411FBA"/>
    <w:rsid w:val="004129EE"/>
    <w:rsid w:val="004132BD"/>
    <w:rsid w:val="00421B03"/>
    <w:rsid w:val="00422DE2"/>
    <w:rsid w:val="00422F28"/>
    <w:rsid w:val="00430E5A"/>
    <w:rsid w:val="00434EB2"/>
    <w:rsid w:val="0044055E"/>
    <w:rsid w:val="004417DC"/>
    <w:rsid w:val="00442DD7"/>
    <w:rsid w:val="0044439C"/>
    <w:rsid w:val="004466EA"/>
    <w:rsid w:val="00447B2A"/>
    <w:rsid w:val="00450D46"/>
    <w:rsid w:val="00451804"/>
    <w:rsid w:val="00452256"/>
    <w:rsid w:val="00455C33"/>
    <w:rsid w:val="004610DF"/>
    <w:rsid w:val="0046173E"/>
    <w:rsid w:val="004620FC"/>
    <w:rsid w:val="004640B3"/>
    <w:rsid w:val="00466AE1"/>
    <w:rsid w:val="00467965"/>
    <w:rsid w:val="004706D9"/>
    <w:rsid w:val="0047149D"/>
    <w:rsid w:val="004716C7"/>
    <w:rsid w:val="00471E93"/>
    <w:rsid w:val="00475794"/>
    <w:rsid w:val="00480E22"/>
    <w:rsid w:val="00481B82"/>
    <w:rsid w:val="00482531"/>
    <w:rsid w:val="004827D6"/>
    <w:rsid w:val="0049290D"/>
    <w:rsid w:val="004932F6"/>
    <w:rsid w:val="00494F12"/>
    <w:rsid w:val="004956D1"/>
    <w:rsid w:val="00495BCA"/>
    <w:rsid w:val="00497CE1"/>
    <w:rsid w:val="004A0F4C"/>
    <w:rsid w:val="004A1187"/>
    <w:rsid w:val="004A1C29"/>
    <w:rsid w:val="004A64AF"/>
    <w:rsid w:val="004A68F6"/>
    <w:rsid w:val="004C24E3"/>
    <w:rsid w:val="004C41C4"/>
    <w:rsid w:val="004C48D0"/>
    <w:rsid w:val="004C5C57"/>
    <w:rsid w:val="004D490C"/>
    <w:rsid w:val="004D7C3C"/>
    <w:rsid w:val="004D7FD6"/>
    <w:rsid w:val="004E1C74"/>
    <w:rsid w:val="004E24D9"/>
    <w:rsid w:val="004E2DCE"/>
    <w:rsid w:val="004E5517"/>
    <w:rsid w:val="004E66FF"/>
    <w:rsid w:val="004E6F72"/>
    <w:rsid w:val="004E73EE"/>
    <w:rsid w:val="004F2526"/>
    <w:rsid w:val="004F319D"/>
    <w:rsid w:val="004F3A35"/>
    <w:rsid w:val="004F6677"/>
    <w:rsid w:val="004F71D9"/>
    <w:rsid w:val="004F7B28"/>
    <w:rsid w:val="004F7E47"/>
    <w:rsid w:val="00501513"/>
    <w:rsid w:val="0050182F"/>
    <w:rsid w:val="00502B5C"/>
    <w:rsid w:val="005031A8"/>
    <w:rsid w:val="00503FE3"/>
    <w:rsid w:val="00505ECA"/>
    <w:rsid w:val="00506248"/>
    <w:rsid w:val="0050782D"/>
    <w:rsid w:val="00511747"/>
    <w:rsid w:val="0051248A"/>
    <w:rsid w:val="00515BAF"/>
    <w:rsid w:val="00517EDE"/>
    <w:rsid w:val="005201C8"/>
    <w:rsid w:val="005203FF"/>
    <w:rsid w:val="005210C0"/>
    <w:rsid w:val="005220A0"/>
    <w:rsid w:val="005225AB"/>
    <w:rsid w:val="005248D3"/>
    <w:rsid w:val="0052541B"/>
    <w:rsid w:val="00530F9A"/>
    <w:rsid w:val="00531734"/>
    <w:rsid w:val="0053211F"/>
    <w:rsid w:val="0053242E"/>
    <w:rsid w:val="0053268D"/>
    <w:rsid w:val="00533313"/>
    <w:rsid w:val="00534598"/>
    <w:rsid w:val="005357DE"/>
    <w:rsid w:val="00535D38"/>
    <w:rsid w:val="00535EED"/>
    <w:rsid w:val="0053605E"/>
    <w:rsid w:val="00537E38"/>
    <w:rsid w:val="005409B6"/>
    <w:rsid w:val="0054336F"/>
    <w:rsid w:val="00543743"/>
    <w:rsid w:val="00545FE7"/>
    <w:rsid w:val="00547423"/>
    <w:rsid w:val="00553079"/>
    <w:rsid w:val="00553093"/>
    <w:rsid w:val="00553790"/>
    <w:rsid w:val="00554155"/>
    <w:rsid w:val="005552CE"/>
    <w:rsid w:val="00557311"/>
    <w:rsid w:val="00562A9F"/>
    <w:rsid w:val="00562F37"/>
    <w:rsid w:val="0056480E"/>
    <w:rsid w:val="005653F7"/>
    <w:rsid w:val="00566431"/>
    <w:rsid w:val="0057238A"/>
    <w:rsid w:val="005736B4"/>
    <w:rsid w:val="0057619D"/>
    <w:rsid w:val="005761F1"/>
    <w:rsid w:val="00587322"/>
    <w:rsid w:val="00587442"/>
    <w:rsid w:val="00587533"/>
    <w:rsid w:val="00587DD7"/>
    <w:rsid w:val="00587F43"/>
    <w:rsid w:val="00590367"/>
    <w:rsid w:val="005921E9"/>
    <w:rsid w:val="00592633"/>
    <w:rsid w:val="005928C1"/>
    <w:rsid w:val="00592D8F"/>
    <w:rsid w:val="00596BCB"/>
    <w:rsid w:val="00596DDA"/>
    <w:rsid w:val="005A2B2E"/>
    <w:rsid w:val="005A4EE8"/>
    <w:rsid w:val="005B0B2B"/>
    <w:rsid w:val="005B15F6"/>
    <w:rsid w:val="005B1C91"/>
    <w:rsid w:val="005B3508"/>
    <w:rsid w:val="005B5EE7"/>
    <w:rsid w:val="005C0A15"/>
    <w:rsid w:val="005C7102"/>
    <w:rsid w:val="005C78E0"/>
    <w:rsid w:val="005D22BE"/>
    <w:rsid w:val="005D23B5"/>
    <w:rsid w:val="005D2691"/>
    <w:rsid w:val="005D5581"/>
    <w:rsid w:val="005D623A"/>
    <w:rsid w:val="005D6C01"/>
    <w:rsid w:val="005E075F"/>
    <w:rsid w:val="005E09A3"/>
    <w:rsid w:val="005E33AC"/>
    <w:rsid w:val="005E4562"/>
    <w:rsid w:val="005E5A1D"/>
    <w:rsid w:val="005F1834"/>
    <w:rsid w:val="005F2346"/>
    <w:rsid w:val="005F345A"/>
    <w:rsid w:val="005F3795"/>
    <w:rsid w:val="005F497B"/>
    <w:rsid w:val="005F6575"/>
    <w:rsid w:val="005F7E60"/>
    <w:rsid w:val="00601580"/>
    <w:rsid w:val="0060272C"/>
    <w:rsid w:val="00602ACF"/>
    <w:rsid w:val="00604407"/>
    <w:rsid w:val="00605BB3"/>
    <w:rsid w:val="00610525"/>
    <w:rsid w:val="00610557"/>
    <w:rsid w:val="00614195"/>
    <w:rsid w:val="00614290"/>
    <w:rsid w:val="00617DB9"/>
    <w:rsid w:val="00620912"/>
    <w:rsid w:val="00623819"/>
    <w:rsid w:val="006325CC"/>
    <w:rsid w:val="00633090"/>
    <w:rsid w:val="006352C9"/>
    <w:rsid w:val="00635D3F"/>
    <w:rsid w:val="00635EB5"/>
    <w:rsid w:val="00637851"/>
    <w:rsid w:val="00640131"/>
    <w:rsid w:val="006405E2"/>
    <w:rsid w:val="00640BF0"/>
    <w:rsid w:val="00641855"/>
    <w:rsid w:val="006441B3"/>
    <w:rsid w:val="0064426E"/>
    <w:rsid w:val="00645AA9"/>
    <w:rsid w:val="006462D5"/>
    <w:rsid w:val="00646AC6"/>
    <w:rsid w:val="00653644"/>
    <w:rsid w:val="006576BC"/>
    <w:rsid w:val="00660A37"/>
    <w:rsid w:val="00662930"/>
    <w:rsid w:val="006648F6"/>
    <w:rsid w:val="00665023"/>
    <w:rsid w:val="00667406"/>
    <w:rsid w:val="006707B7"/>
    <w:rsid w:val="00670F55"/>
    <w:rsid w:val="00671176"/>
    <w:rsid w:val="006711EF"/>
    <w:rsid w:val="0067271B"/>
    <w:rsid w:val="00672CBE"/>
    <w:rsid w:val="00673107"/>
    <w:rsid w:val="00673AD5"/>
    <w:rsid w:val="00674C0D"/>
    <w:rsid w:val="006762E5"/>
    <w:rsid w:val="006801F3"/>
    <w:rsid w:val="00680C0B"/>
    <w:rsid w:val="0068228C"/>
    <w:rsid w:val="00682993"/>
    <w:rsid w:val="006832B3"/>
    <w:rsid w:val="0068537E"/>
    <w:rsid w:val="0068625A"/>
    <w:rsid w:val="00686BC6"/>
    <w:rsid w:val="00687228"/>
    <w:rsid w:val="00687B2B"/>
    <w:rsid w:val="00687FAE"/>
    <w:rsid w:val="006912F9"/>
    <w:rsid w:val="006918C0"/>
    <w:rsid w:val="00695AB6"/>
    <w:rsid w:val="00696206"/>
    <w:rsid w:val="00697E63"/>
    <w:rsid w:val="00697F93"/>
    <w:rsid w:val="006A059E"/>
    <w:rsid w:val="006A1E8A"/>
    <w:rsid w:val="006A2A8E"/>
    <w:rsid w:val="006A35B2"/>
    <w:rsid w:val="006A4B1D"/>
    <w:rsid w:val="006A4E3A"/>
    <w:rsid w:val="006A63CF"/>
    <w:rsid w:val="006A791C"/>
    <w:rsid w:val="006A7ED4"/>
    <w:rsid w:val="006B0650"/>
    <w:rsid w:val="006B0BDB"/>
    <w:rsid w:val="006B1005"/>
    <w:rsid w:val="006B4C8A"/>
    <w:rsid w:val="006B58C6"/>
    <w:rsid w:val="006B62C7"/>
    <w:rsid w:val="006C08E5"/>
    <w:rsid w:val="006C1449"/>
    <w:rsid w:val="006C1FE7"/>
    <w:rsid w:val="006C284E"/>
    <w:rsid w:val="006D1847"/>
    <w:rsid w:val="006D2D72"/>
    <w:rsid w:val="006D39ED"/>
    <w:rsid w:val="006D3B5F"/>
    <w:rsid w:val="006D4E53"/>
    <w:rsid w:val="006E1F73"/>
    <w:rsid w:val="006E25B4"/>
    <w:rsid w:val="006E39CB"/>
    <w:rsid w:val="006F2189"/>
    <w:rsid w:val="006F2621"/>
    <w:rsid w:val="006F2A07"/>
    <w:rsid w:val="006F4D50"/>
    <w:rsid w:val="00700382"/>
    <w:rsid w:val="00703229"/>
    <w:rsid w:val="007044E4"/>
    <w:rsid w:val="00707249"/>
    <w:rsid w:val="007105E4"/>
    <w:rsid w:val="007107A0"/>
    <w:rsid w:val="007109AF"/>
    <w:rsid w:val="00710F4D"/>
    <w:rsid w:val="007115B9"/>
    <w:rsid w:val="00712284"/>
    <w:rsid w:val="007137D4"/>
    <w:rsid w:val="00715D10"/>
    <w:rsid w:val="00716DB1"/>
    <w:rsid w:val="007176C3"/>
    <w:rsid w:val="00717E83"/>
    <w:rsid w:val="00721221"/>
    <w:rsid w:val="007227E6"/>
    <w:rsid w:val="00722815"/>
    <w:rsid w:val="00725CAB"/>
    <w:rsid w:val="007265B5"/>
    <w:rsid w:val="00727C50"/>
    <w:rsid w:val="00730415"/>
    <w:rsid w:val="00730B4A"/>
    <w:rsid w:val="007333DA"/>
    <w:rsid w:val="00733983"/>
    <w:rsid w:val="0073668D"/>
    <w:rsid w:val="00736FD7"/>
    <w:rsid w:val="0074167F"/>
    <w:rsid w:val="00744B06"/>
    <w:rsid w:val="00745938"/>
    <w:rsid w:val="00747713"/>
    <w:rsid w:val="00750316"/>
    <w:rsid w:val="007505A0"/>
    <w:rsid w:val="007554C7"/>
    <w:rsid w:val="00757A41"/>
    <w:rsid w:val="00762743"/>
    <w:rsid w:val="0076367D"/>
    <w:rsid w:val="00763D34"/>
    <w:rsid w:val="0076447E"/>
    <w:rsid w:val="00765358"/>
    <w:rsid w:val="007708CA"/>
    <w:rsid w:val="00772149"/>
    <w:rsid w:val="0077360C"/>
    <w:rsid w:val="0077627C"/>
    <w:rsid w:val="007766E9"/>
    <w:rsid w:val="00776D59"/>
    <w:rsid w:val="00783652"/>
    <w:rsid w:val="007846E0"/>
    <w:rsid w:val="00784D06"/>
    <w:rsid w:val="007A0FF4"/>
    <w:rsid w:val="007A1A91"/>
    <w:rsid w:val="007A2313"/>
    <w:rsid w:val="007A54D1"/>
    <w:rsid w:val="007A7535"/>
    <w:rsid w:val="007B4972"/>
    <w:rsid w:val="007B5ED6"/>
    <w:rsid w:val="007B78A4"/>
    <w:rsid w:val="007C0926"/>
    <w:rsid w:val="007C2B73"/>
    <w:rsid w:val="007C2BB0"/>
    <w:rsid w:val="007C5586"/>
    <w:rsid w:val="007D2B79"/>
    <w:rsid w:val="007D3566"/>
    <w:rsid w:val="007D4E0B"/>
    <w:rsid w:val="007D57C1"/>
    <w:rsid w:val="007D5A46"/>
    <w:rsid w:val="007D5CF6"/>
    <w:rsid w:val="007D7267"/>
    <w:rsid w:val="007E1646"/>
    <w:rsid w:val="007E19BA"/>
    <w:rsid w:val="007E1A34"/>
    <w:rsid w:val="007E1F51"/>
    <w:rsid w:val="007E3163"/>
    <w:rsid w:val="007E3DD0"/>
    <w:rsid w:val="007E4046"/>
    <w:rsid w:val="007E68AE"/>
    <w:rsid w:val="007E6AE5"/>
    <w:rsid w:val="007E7139"/>
    <w:rsid w:val="007F12FE"/>
    <w:rsid w:val="007F422B"/>
    <w:rsid w:val="007F4EB9"/>
    <w:rsid w:val="0080424A"/>
    <w:rsid w:val="00807364"/>
    <w:rsid w:val="00807740"/>
    <w:rsid w:val="0081148E"/>
    <w:rsid w:val="00813946"/>
    <w:rsid w:val="00814C74"/>
    <w:rsid w:val="00814D02"/>
    <w:rsid w:val="00817C9F"/>
    <w:rsid w:val="0082203F"/>
    <w:rsid w:val="00822376"/>
    <w:rsid w:val="00822D71"/>
    <w:rsid w:val="00822EFB"/>
    <w:rsid w:val="008251F2"/>
    <w:rsid w:val="00826197"/>
    <w:rsid w:val="00826330"/>
    <w:rsid w:val="008274A5"/>
    <w:rsid w:val="0083007F"/>
    <w:rsid w:val="00830997"/>
    <w:rsid w:val="00830CA2"/>
    <w:rsid w:val="00830CED"/>
    <w:rsid w:val="00831378"/>
    <w:rsid w:val="00831E24"/>
    <w:rsid w:val="00835FC6"/>
    <w:rsid w:val="0083613D"/>
    <w:rsid w:val="00836CF5"/>
    <w:rsid w:val="008378C2"/>
    <w:rsid w:val="00837CC3"/>
    <w:rsid w:val="00841FDE"/>
    <w:rsid w:val="0084205C"/>
    <w:rsid w:val="0084301B"/>
    <w:rsid w:val="008438FF"/>
    <w:rsid w:val="008456F6"/>
    <w:rsid w:val="008459AC"/>
    <w:rsid w:val="00846DD6"/>
    <w:rsid w:val="00850DC4"/>
    <w:rsid w:val="00851EDE"/>
    <w:rsid w:val="008540C5"/>
    <w:rsid w:val="00855EC8"/>
    <w:rsid w:val="00856C31"/>
    <w:rsid w:val="00861719"/>
    <w:rsid w:val="00861C67"/>
    <w:rsid w:val="00861E8E"/>
    <w:rsid w:val="0086256E"/>
    <w:rsid w:val="00866817"/>
    <w:rsid w:val="0086698F"/>
    <w:rsid w:val="008702FE"/>
    <w:rsid w:val="00870815"/>
    <w:rsid w:val="00870D24"/>
    <w:rsid w:val="00870FBE"/>
    <w:rsid w:val="00873B23"/>
    <w:rsid w:val="00875BB8"/>
    <w:rsid w:val="008775E5"/>
    <w:rsid w:val="008802B2"/>
    <w:rsid w:val="00881A4C"/>
    <w:rsid w:val="00881D27"/>
    <w:rsid w:val="00882397"/>
    <w:rsid w:val="008834A8"/>
    <w:rsid w:val="008847B3"/>
    <w:rsid w:val="008876F3"/>
    <w:rsid w:val="008920F2"/>
    <w:rsid w:val="008948EA"/>
    <w:rsid w:val="008A0024"/>
    <w:rsid w:val="008A093B"/>
    <w:rsid w:val="008A2C05"/>
    <w:rsid w:val="008A3D71"/>
    <w:rsid w:val="008A52B0"/>
    <w:rsid w:val="008A57DE"/>
    <w:rsid w:val="008A650F"/>
    <w:rsid w:val="008A7DA1"/>
    <w:rsid w:val="008B48BA"/>
    <w:rsid w:val="008B4E20"/>
    <w:rsid w:val="008B57CE"/>
    <w:rsid w:val="008B6869"/>
    <w:rsid w:val="008C03F4"/>
    <w:rsid w:val="008C1BA6"/>
    <w:rsid w:val="008C3410"/>
    <w:rsid w:val="008C6810"/>
    <w:rsid w:val="008C69EB"/>
    <w:rsid w:val="008D4FFE"/>
    <w:rsid w:val="008D5438"/>
    <w:rsid w:val="008E05EB"/>
    <w:rsid w:val="008E1115"/>
    <w:rsid w:val="008E14C7"/>
    <w:rsid w:val="008E27ED"/>
    <w:rsid w:val="008E365F"/>
    <w:rsid w:val="008E5AF6"/>
    <w:rsid w:val="008E79A3"/>
    <w:rsid w:val="008F0154"/>
    <w:rsid w:val="008F4F76"/>
    <w:rsid w:val="008F67E5"/>
    <w:rsid w:val="008F685F"/>
    <w:rsid w:val="008F729A"/>
    <w:rsid w:val="00900235"/>
    <w:rsid w:val="0090271C"/>
    <w:rsid w:val="009041F4"/>
    <w:rsid w:val="0090602E"/>
    <w:rsid w:val="00906FD6"/>
    <w:rsid w:val="00907261"/>
    <w:rsid w:val="00910D83"/>
    <w:rsid w:val="009154FC"/>
    <w:rsid w:val="009158F0"/>
    <w:rsid w:val="00916172"/>
    <w:rsid w:val="00916828"/>
    <w:rsid w:val="00916AE0"/>
    <w:rsid w:val="00916CDA"/>
    <w:rsid w:val="00916F5C"/>
    <w:rsid w:val="009172BF"/>
    <w:rsid w:val="00917E17"/>
    <w:rsid w:val="0092208A"/>
    <w:rsid w:val="00924AE1"/>
    <w:rsid w:val="00924B7A"/>
    <w:rsid w:val="00926D16"/>
    <w:rsid w:val="009303FE"/>
    <w:rsid w:val="009349BB"/>
    <w:rsid w:val="00935B20"/>
    <w:rsid w:val="00935EFE"/>
    <w:rsid w:val="00935F4E"/>
    <w:rsid w:val="0094025A"/>
    <w:rsid w:val="00941CB3"/>
    <w:rsid w:val="009433FD"/>
    <w:rsid w:val="0094379D"/>
    <w:rsid w:val="0094668D"/>
    <w:rsid w:val="00953493"/>
    <w:rsid w:val="00954E46"/>
    <w:rsid w:val="00955C7D"/>
    <w:rsid w:val="0095680C"/>
    <w:rsid w:val="009604AD"/>
    <w:rsid w:val="0096122D"/>
    <w:rsid w:val="009618C7"/>
    <w:rsid w:val="0096297D"/>
    <w:rsid w:val="009633D7"/>
    <w:rsid w:val="009635FA"/>
    <w:rsid w:val="00964EA4"/>
    <w:rsid w:val="00967605"/>
    <w:rsid w:val="00967A6D"/>
    <w:rsid w:val="0097031A"/>
    <w:rsid w:val="009714A0"/>
    <w:rsid w:val="009721DE"/>
    <w:rsid w:val="0097402C"/>
    <w:rsid w:val="00976429"/>
    <w:rsid w:val="009778E0"/>
    <w:rsid w:val="00977D23"/>
    <w:rsid w:val="00981F93"/>
    <w:rsid w:val="00982F8C"/>
    <w:rsid w:val="00983DD9"/>
    <w:rsid w:val="009846E8"/>
    <w:rsid w:val="00990528"/>
    <w:rsid w:val="009A0F83"/>
    <w:rsid w:val="009A2F04"/>
    <w:rsid w:val="009B1668"/>
    <w:rsid w:val="009B1BEA"/>
    <w:rsid w:val="009B20DC"/>
    <w:rsid w:val="009B65B8"/>
    <w:rsid w:val="009B7ABA"/>
    <w:rsid w:val="009B7EFA"/>
    <w:rsid w:val="009C09CA"/>
    <w:rsid w:val="009C31D7"/>
    <w:rsid w:val="009C40C5"/>
    <w:rsid w:val="009C661F"/>
    <w:rsid w:val="009C68A2"/>
    <w:rsid w:val="009C7ECB"/>
    <w:rsid w:val="009D0BEC"/>
    <w:rsid w:val="009D4024"/>
    <w:rsid w:val="009D4B8C"/>
    <w:rsid w:val="009D4BAE"/>
    <w:rsid w:val="009D54C6"/>
    <w:rsid w:val="009D5C73"/>
    <w:rsid w:val="009E11A6"/>
    <w:rsid w:val="009E36A8"/>
    <w:rsid w:val="009E4E16"/>
    <w:rsid w:val="009E5BE1"/>
    <w:rsid w:val="009E5C97"/>
    <w:rsid w:val="009F2395"/>
    <w:rsid w:val="009F2DB5"/>
    <w:rsid w:val="009F3093"/>
    <w:rsid w:val="009F3E18"/>
    <w:rsid w:val="009F55BB"/>
    <w:rsid w:val="009F57EA"/>
    <w:rsid w:val="009F6F41"/>
    <w:rsid w:val="009F715C"/>
    <w:rsid w:val="00A0187F"/>
    <w:rsid w:val="00A02EE5"/>
    <w:rsid w:val="00A0347A"/>
    <w:rsid w:val="00A04596"/>
    <w:rsid w:val="00A0479C"/>
    <w:rsid w:val="00A05A88"/>
    <w:rsid w:val="00A1249C"/>
    <w:rsid w:val="00A12DC3"/>
    <w:rsid w:val="00A15360"/>
    <w:rsid w:val="00A16499"/>
    <w:rsid w:val="00A167FB"/>
    <w:rsid w:val="00A20BDA"/>
    <w:rsid w:val="00A20C5D"/>
    <w:rsid w:val="00A21316"/>
    <w:rsid w:val="00A2266D"/>
    <w:rsid w:val="00A24304"/>
    <w:rsid w:val="00A24677"/>
    <w:rsid w:val="00A3160D"/>
    <w:rsid w:val="00A3233F"/>
    <w:rsid w:val="00A330FB"/>
    <w:rsid w:val="00A35EBE"/>
    <w:rsid w:val="00A42640"/>
    <w:rsid w:val="00A43764"/>
    <w:rsid w:val="00A4707E"/>
    <w:rsid w:val="00A47155"/>
    <w:rsid w:val="00A47169"/>
    <w:rsid w:val="00A51D2E"/>
    <w:rsid w:val="00A52547"/>
    <w:rsid w:val="00A52D3D"/>
    <w:rsid w:val="00A5359B"/>
    <w:rsid w:val="00A53B3F"/>
    <w:rsid w:val="00A54FDD"/>
    <w:rsid w:val="00A55C47"/>
    <w:rsid w:val="00A562CF"/>
    <w:rsid w:val="00A57C0B"/>
    <w:rsid w:val="00A57DF7"/>
    <w:rsid w:val="00A66187"/>
    <w:rsid w:val="00A66290"/>
    <w:rsid w:val="00A7089F"/>
    <w:rsid w:val="00A70FB3"/>
    <w:rsid w:val="00A72821"/>
    <w:rsid w:val="00A745A6"/>
    <w:rsid w:val="00A7513C"/>
    <w:rsid w:val="00A75CFB"/>
    <w:rsid w:val="00A774BF"/>
    <w:rsid w:val="00A77838"/>
    <w:rsid w:val="00A80FAB"/>
    <w:rsid w:val="00A83CB4"/>
    <w:rsid w:val="00A84915"/>
    <w:rsid w:val="00A853BC"/>
    <w:rsid w:val="00A853ED"/>
    <w:rsid w:val="00A85FC1"/>
    <w:rsid w:val="00A92F33"/>
    <w:rsid w:val="00A932CE"/>
    <w:rsid w:val="00A95936"/>
    <w:rsid w:val="00A965E7"/>
    <w:rsid w:val="00AA6301"/>
    <w:rsid w:val="00AA6861"/>
    <w:rsid w:val="00AB2BD0"/>
    <w:rsid w:val="00AB2FBF"/>
    <w:rsid w:val="00AC1262"/>
    <w:rsid w:val="00AC49CE"/>
    <w:rsid w:val="00AD1C8B"/>
    <w:rsid w:val="00AD285F"/>
    <w:rsid w:val="00AD59B1"/>
    <w:rsid w:val="00AD5EC7"/>
    <w:rsid w:val="00AE2BE4"/>
    <w:rsid w:val="00AE30F5"/>
    <w:rsid w:val="00AE3D3C"/>
    <w:rsid w:val="00AE3FE7"/>
    <w:rsid w:val="00AE40B4"/>
    <w:rsid w:val="00AE4485"/>
    <w:rsid w:val="00AE499F"/>
    <w:rsid w:val="00AF35FF"/>
    <w:rsid w:val="00AF4064"/>
    <w:rsid w:val="00AF4B6C"/>
    <w:rsid w:val="00AF6474"/>
    <w:rsid w:val="00AF6C11"/>
    <w:rsid w:val="00AF6C58"/>
    <w:rsid w:val="00AF75F4"/>
    <w:rsid w:val="00B00833"/>
    <w:rsid w:val="00B024A7"/>
    <w:rsid w:val="00B03469"/>
    <w:rsid w:val="00B073F0"/>
    <w:rsid w:val="00B1074D"/>
    <w:rsid w:val="00B11B24"/>
    <w:rsid w:val="00B126C2"/>
    <w:rsid w:val="00B12732"/>
    <w:rsid w:val="00B144CB"/>
    <w:rsid w:val="00B1549D"/>
    <w:rsid w:val="00B154B2"/>
    <w:rsid w:val="00B16BBF"/>
    <w:rsid w:val="00B23449"/>
    <w:rsid w:val="00B24E38"/>
    <w:rsid w:val="00B26834"/>
    <w:rsid w:val="00B26B95"/>
    <w:rsid w:val="00B275F8"/>
    <w:rsid w:val="00B279CD"/>
    <w:rsid w:val="00B31039"/>
    <w:rsid w:val="00B3199D"/>
    <w:rsid w:val="00B31E0E"/>
    <w:rsid w:val="00B3218F"/>
    <w:rsid w:val="00B32788"/>
    <w:rsid w:val="00B32911"/>
    <w:rsid w:val="00B33918"/>
    <w:rsid w:val="00B34488"/>
    <w:rsid w:val="00B35D48"/>
    <w:rsid w:val="00B421B1"/>
    <w:rsid w:val="00B4693E"/>
    <w:rsid w:val="00B46BDA"/>
    <w:rsid w:val="00B502CF"/>
    <w:rsid w:val="00B526DB"/>
    <w:rsid w:val="00B56A31"/>
    <w:rsid w:val="00B60184"/>
    <w:rsid w:val="00B71557"/>
    <w:rsid w:val="00B71F36"/>
    <w:rsid w:val="00B72700"/>
    <w:rsid w:val="00B72CE5"/>
    <w:rsid w:val="00B736AC"/>
    <w:rsid w:val="00B7370A"/>
    <w:rsid w:val="00B74480"/>
    <w:rsid w:val="00B7518E"/>
    <w:rsid w:val="00B75D54"/>
    <w:rsid w:val="00B77006"/>
    <w:rsid w:val="00B82470"/>
    <w:rsid w:val="00B825E3"/>
    <w:rsid w:val="00B84C59"/>
    <w:rsid w:val="00B9206A"/>
    <w:rsid w:val="00B92F29"/>
    <w:rsid w:val="00B975AA"/>
    <w:rsid w:val="00BA18B8"/>
    <w:rsid w:val="00BA5916"/>
    <w:rsid w:val="00BA68F4"/>
    <w:rsid w:val="00BB051A"/>
    <w:rsid w:val="00BB2193"/>
    <w:rsid w:val="00BB2A5A"/>
    <w:rsid w:val="00BB2C0A"/>
    <w:rsid w:val="00BB2E5D"/>
    <w:rsid w:val="00BB4317"/>
    <w:rsid w:val="00BB4F39"/>
    <w:rsid w:val="00BB7DDE"/>
    <w:rsid w:val="00BC0400"/>
    <w:rsid w:val="00BC1223"/>
    <w:rsid w:val="00BC5C17"/>
    <w:rsid w:val="00BC6CDC"/>
    <w:rsid w:val="00BC73BE"/>
    <w:rsid w:val="00BC74A0"/>
    <w:rsid w:val="00BC7F01"/>
    <w:rsid w:val="00BD0628"/>
    <w:rsid w:val="00BD27CE"/>
    <w:rsid w:val="00BD30CA"/>
    <w:rsid w:val="00BD3A13"/>
    <w:rsid w:val="00BE023C"/>
    <w:rsid w:val="00BE1E88"/>
    <w:rsid w:val="00BE4B4D"/>
    <w:rsid w:val="00BE51AB"/>
    <w:rsid w:val="00BE6096"/>
    <w:rsid w:val="00BE7581"/>
    <w:rsid w:val="00C000DD"/>
    <w:rsid w:val="00C00700"/>
    <w:rsid w:val="00C03370"/>
    <w:rsid w:val="00C03D85"/>
    <w:rsid w:val="00C0463A"/>
    <w:rsid w:val="00C05450"/>
    <w:rsid w:val="00C05872"/>
    <w:rsid w:val="00C064AF"/>
    <w:rsid w:val="00C066E8"/>
    <w:rsid w:val="00C06FBE"/>
    <w:rsid w:val="00C07139"/>
    <w:rsid w:val="00C07E39"/>
    <w:rsid w:val="00C10989"/>
    <w:rsid w:val="00C10A16"/>
    <w:rsid w:val="00C1257D"/>
    <w:rsid w:val="00C15B75"/>
    <w:rsid w:val="00C15CAC"/>
    <w:rsid w:val="00C17AE4"/>
    <w:rsid w:val="00C17F91"/>
    <w:rsid w:val="00C21B63"/>
    <w:rsid w:val="00C24E79"/>
    <w:rsid w:val="00C2617D"/>
    <w:rsid w:val="00C26DB9"/>
    <w:rsid w:val="00C26FC8"/>
    <w:rsid w:val="00C30C6A"/>
    <w:rsid w:val="00C312CC"/>
    <w:rsid w:val="00C31307"/>
    <w:rsid w:val="00C313A0"/>
    <w:rsid w:val="00C323FE"/>
    <w:rsid w:val="00C36203"/>
    <w:rsid w:val="00C37FF0"/>
    <w:rsid w:val="00C42E35"/>
    <w:rsid w:val="00C50EEF"/>
    <w:rsid w:val="00C5161F"/>
    <w:rsid w:val="00C51867"/>
    <w:rsid w:val="00C52B61"/>
    <w:rsid w:val="00C53E77"/>
    <w:rsid w:val="00C54395"/>
    <w:rsid w:val="00C545D8"/>
    <w:rsid w:val="00C55C69"/>
    <w:rsid w:val="00C562CC"/>
    <w:rsid w:val="00C567CB"/>
    <w:rsid w:val="00C5735B"/>
    <w:rsid w:val="00C61C95"/>
    <w:rsid w:val="00C65489"/>
    <w:rsid w:val="00C656B3"/>
    <w:rsid w:val="00C67EFC"/>
    <w:rsid w:val="00C7022B"/>
    <w:rsid w:val="00C7165F"/>
    <w:rsid w:val="00C732ED"/>
    <w:rsid w:val="00C761A8"/>
    <w:rsid w:val="00C8178E"/>
    <w:rsid w:val="00C854D3"/>
    <w:rsid w:val="00C85D0A"/>
    <w:rsid w:val="00C872FA"/>
    <w:rsid w:val="00C87706"/>
    <w:rsid w:val="00C87CF7"/>
    <w:rsid w:val="00C94EEB"/>
    <w:rsid w:val="00C95B35"/>
    <w:rsid w:val="00C96064"/>
    <w:rsid w:val="00C960F5"/>
    <w:rsid w:val="00CA0D9B"/>
    <w:rsid w:val="00CA158F"/>
    <w:rsid w:val="00CA6AF5"/>
    <w:rsid w:val="00CB19C3"/>
    <w:rsid w:val="00CB2D51"/>
    <w:rsid w:val="00CB5C25"/>
    <w:rsid w:val="00CB6339"/>
    <w:rsid w:val="00CC1C8C"/>
    <w:rsid w:val="00CC2C5D"/>
    <w:rsid w:val="00CC3804"/>
    <w:rsid w:val="00CC3E68"/>
    <w:rsid w:val="00CC731D"/>
    <w:rsid w:val="00CD0736"/>
    <w:rsid w:val="00CD1D50"/>
    <w:rsid w:val="00CD2E80"/>
    <w:rsid w:val="00CD3F46"/>
    <w:rsid w:val="00CD449C"/>
    <w:rsid w:val="00CD63F8"/>
    <w:rsid w:val="00CE0ADF"/>
    <w:rsid w:val="00CE22F5"/>
    <w:rsid w:val="00CE26A3"/>
    <w:rsid w:val="00CE34D0"/>
    <w:rsid w:val="00CE43FB"/>
    <w:rsid w:val="00CE5D7B"/>
    <w:rsid w:val="00CE611D"/>
    <w:rsid w:val="00CE6A5C"/>
    <w:rsid w:val="00CF4494"/>
    <w:rsid w:val="00CF4DE5"/>
    <w:rsid w:val="00CF54FE"/>
    <w:rsid w:val="00CF6844"/>
    <w:rsid w:val="00CF761C"/>
    <w:rsid w:val="00D02FDD"/>
    <w:rsid w:val="00D06461"/>
    <w:rsid w:val="00D07D11"/>
    <w:rsid w:val="00D07F25"/>
    <w:rsid w:val="00D12D04"/>
    <w:rsid w:val="00D13379"/>
    <w:rsid w:val="00D13CBA"/>
    <w:rsid w:val="00D14354"/>
    <w:rsid w:val="00D15967"/>
    <w:rsid w:val="00D15E60"/>
    <w:rsid w:val="00D16E30"/>
    <w:rsid w:val="00D21839"/>
    <w:rsid w:val="00D23398"/>
    <w:rsid w:val="00D25E5D"/>
    <w:rsid w:val="00D2719B"/>
    <w:rsid w:val="00D27F27"/>
    <w:rsid w:val="00D31FB0"/>
    <w:rsid w:val="00D35DCC"/>
    <w:rsid w:val="00D3719D"/>
    <w:rsid w:val="00D37404"/>
    <w:rsid w:val="00D40C45"/>
    <w:rsid w:val="00D40F06"/>
    <w:rsid w:val="00D42787"/>
    <w:rsid w:val="00D43CC1"/>
    <w:rsid w:val="00D52491"/>
    <w:rsid w:val="00D5351B"/>
    <w:rsid w:val="00D53D73"/>
    <w:rsid w:val="00D551E1"/>
    <w:rsid w:val="00D57A59"/>
    <w:rsid w:val="00D6203D"/>
    <w:rsid w:val="00D62FBE"/>
    <w:rsid w:val="00D63DCD"/>
    <w:rsid w:val="00D65F6E"/>
    <w:rsid w:val="00D6683F"/>
    <w:rsid w:val="00D66BD2"/>
    <w:rsid w:val="00D66C22"/>
    <w:rsid w:val="00D70B13"/>
    <w:rsid w:val="00D710F6"/>
    <w:rsid w:val="00D71364"/>
    <w:rsid w:val="00D72C43"/>
    <w:rsid w:val="00D73B31"/>
    <w:rsid w:val="00D73E84"/>
    <w:rsid w:val="00D75DD4"/>
    <w:rsid w:val="00D75EDC"/>
    <w:rsid w:val="00D76A80"/>
    <w:rsid w:val="00D812CB"/>
    <w:rsid w:val="00D81ACF"/>
    <w:rsid w:val="00D81F3B"/>
    <w:rsid w:val="00D82DB4"/>
    <w:rsid w:val="00D84973"/>
    <w:rsid w:val="00D8570A"/>
    <w:rsid w:val="00D86888"/>
    <w:rsid w:val="00D86A81"/>
    <w:rsid w:val="00D87194"/>
    <w:rsid w:val="00D87E8D"/>
    <w:rsid w:val="00D90E96"/>
    <w:rsid w:val="00D91262"/>
    <w:rsid w:val="00D94214"/>
    <w:rsid w:val="00D957ED"/>
    <w:rsid w:val="00D9672E"/>
    <w:rsid w:val="00D967A6"/>
    <w:rsid w:val="00D973B9"/>
    <w:rsid w:val="00DA1555"/>
    <w:rsid w:val="00DA1DC2"/>
    <w:rsid w:val="00DA3798"/>
    <w:rsid w:val="00DA6497"/>
    <w:rsid w:val="00DA6567"/>
    <w:rsid w:val="00DA6EB8"/>
    <w:rsid w:val="00DA7B89"/>
    <w:rsid w:val="00DB11E8"/>
    <w:rsid w:val="00DB1314"/>
    <w:rsid w:val="00DB30A5"/>
    <w:rsid w:val="00DB5D87"/>
    <w:rsid w:val="00DC2F60"/>
    <w:rsid w:val="00DC4C25"/>
    <w:rsid w:val="00DD0620"/>
    <w:rsid w:val="00DD24C6"/>
    <w:rsid w:val="00DD43DF"/>
    <w:rsid w:val="00DD5E9E"/>
    <w:rsid w:val="00DD6267"/>
    <w:rsid w:val="00DD65BF"/>
    <w:rsid w:val="00DD7063"/>
    <w:rsid w:val="00DD770C"/>
    <w:rsid w:val="00DE0828"/>
    <w:rsid w:val="00DE12DB"/>
    <w:rsid w:val="00DE1D40"/>
    <w:rsid w:val="00DE3F3B"/>
    <w:rsid w:val="00DE4EC2"/>
    <w:rsid w:val="00DE5D1A"/>
    <w:rsid w:val="00DE5DCA"/>
    <w:rsid w:val="00DE764F"/>
    <w:rsid w:val="00DF32EF"/>
    <w:rsid w:val="00DF504D"/>
    <w:rsid w:val="00DF6DCE"/>
    <w:rsid w:val="00E01486"/>
    <w:rsid w:val="00E02666"/>
    <w:rsid w:val="00E02F98"/>
    <w:rsid w:val="00E03402"/>
    <w:rsid w:val="00E0409E"/>
    <w:rsid w:val="00E058C5"/>
    <w:rsid w:val="00E058E4"/>
    <w:rsid w:val="00E06810"/>
    <w:rsid w:val="00E10238"/>
    <w:rsid w:val="00E118B7"/>
    <w:rsid w:val="00E13367"/>
    <w:rsid w:val="00E13B72"/>
    <w:rsid w:val="00E13EC9"/>
    <w:rsid w:val="00E1417C"/>
    <w:rsid w:val="00E153AC"/>
    <w:rsid w:val="00E167B2"/>
    <w:rsid w:val="00E16976"/>
    <w:rsid w:val="00E17CED"/>
    <w:rsid w:val="00E17E03"/>
    <w:rsid w:val="00E20346"/>
    <w:rsid w:val="00E21455"/>
    <w:rsid w:val="00E23DA8"/>
    <w:rsid w:val="00E253CA"/>
    <w:rsid w:val="00E2579A"/>
    <w:rsid w:val="00E25B68"/>
    <w:rsid w:val="00E304C9"/>
    <w:rsid w:val="00E30884"/>
    <w:rsid w:val="00E32DD6"/>
    <w:rsid w:val="00E335F9"/>
    <w:rsid w:val="00E33DDD"/>
    <w:rsid w:val="00E44EE4"/>
    <w:rsid w:val="00E45B02"/>
    <w:rsid w:val="00E45CDC"/>
    <w:rsid w:val="00E5019B"/>
    <w:rsid w:val="00E50577"/>
    <w:rsid w:val="00E50CD1"/>
    <w:rsid w:val="00E535D3"/>
    <w:rsid w:val="00E544A3"/>
    <w:rsid w:val="00E565A0"/>
    <w:rsid w:val="00E568B8"/>
    <w:rsid w:val="00E56A51"/>
    <w:rsid w:val="00E60EA0"/>
    <w:rsid w:val="00E6241F"/>
    <w:rsid w:val="00E624A9"/>
    <w:rsid w:val="00E64456"/>
    <w:rsid w:val="00E64736"/>
    <w:rsid w:val="00E65655"/>
    <w:rsid w:val="00E65A10"/>
    <w:rsid w:val="00E65B0E"/>
    <w:rsid w:val="00E6703E"/>
    <w:rsid w:val="00E73266"/>
    <w:rsid w:val="00E73A6A"/>
    <w:rsid w:val="00E751AE"/>
    <w:rsid w:val="00E768C5"/>
    <w:rsid w:val="00E776D0"/>
    <w:rsid w:val="00E777B7"/>
    <w:rsid w:val="00E80F3B"/>
    <w:rsid w:val="00E84F1B"/>
    <w:rsid w:val="00E8520B"/>
    <w:rsid w:val="00E86061"/>
    <w:rsid w:val="00E86F9D"/>
    <w:rsid w:val="00E908DF"/>
    <w:rsid w:val="00E90A76"/>
    <w:rsid w:val="00E91B3D"/>
    <w:rsid w:val="00E92BCA"/>
    <w:rsid w:val="00E941F9"/>
    <w:rsid w:val="00E95954"/>
    <w:rsid w:val="00E97303"/>
    <w:rsid w:val="00EA2D24"/>
    <w:rsid w:val="00EA2ED0"/>
    <w:rsid w:val="00EA5CDB"/>
    <w:rsid w:val="00EB1619"/>
    <w:rsid w:val="00EB6ECC"/>
    <w:rsid w:val="00EB6F09"/>
    <w:rsid w:val="00EB7D89"/>
    <w:rsid w:val="00EC128F"/>
    <w:rsid w:val="00EC22E7"/>
    <w:rsid w:val="00EC24DE"/>
    <w:rsid w:val="00EC444D"/>
    <w:rsid w:val="00EC587D"/>
    <w:rsid w:val="00EC7769"/>
    <w:rsid w:val="00EC7B3D"/>
    <w:rsid w:val="00ED0AA2"/>
    <w:rsid w:val="00ED24BB"/>
    <w:rsid w:val="00ED3397"/>
    <w:rsid w:val="00ED3999"/>
    <w:rsid w:val="00ED4EBD"/>
    <w:rsid w:val="00ED5FBC"/>
    <w:rsid w:val="00ED6137"/>
    <w:rsid w:val="00ED6781"/>
    <w:rsid w:val="00ED7A33"/>
    <w:rsid w:val="00EE1FA9"/>
    <w:rsid w:val="00EE45E3"/>
    <w:rsid w:val="00EE4CF1"/>
    <w:rsid w:val="00EE647E"/>
    <w:rsid w:val="00EE6D0B"/>
    <w:rsid w:val="00EF0FEA"/>
    <w:rsid w:val="00EF359C"/>
    <w:rsid w:val="00EF3FC1"/>
    <w:rsid w:val="00EF464D"/>
    <w:rsid w:val="00EF4659"/>
    <w:rsid w:val="00EF5FCE"/>
    <w:rsid w:val="00EF6132"/>
    <w:rsid w:val="00EF6C19"/>
    <w:rsid w:val="00F0039C"/>
    <w:rsid w:val="00F014E9"/>
    <w:rsid w:val="00F028D4"/>
    <w:rsid w:val="00F0580D"/>
    <w:rsid w:val="00F106A7"/>
    <w:rsid w:val="00F11B8F"/>
    <w:rsid w:val="00F12BDE"/>
    <w:rsid w:val="00F13056"/>
    <w:rsid w:val="00F13472"/>
    <w:rsid w:val="00F148BA"/>
    <w:rsid w:val="00F14C78"/>
    <w:rsid w:val="00F15315"/>
    <w:rsid w:val="00F157A0"/>
    <w:rsid w:val="00F219A8"/>
    <w:rsid w:val="00F23853"/>
    <w:rsid w:val="00F24EC9"/>
    <w:rsid w:val="00F25576"/>
    <w:rsid w:val="00F30EF3"/>
    <w:rsid w:val="00F316F2"/>
    <w:rsid w:val="00F32109"/>
    <w:rsid w:val="00F324BC"/>
    <w:rsid w:val="00F334D5"/>
    <w:rsid w:val="00F34927"/>
    <w:rsid w:val="00F428E8"/>
    <w:rsid w:val="00F43380"/>
    <w:rsid w:val="00F448E8"/>
    <w:rsid w:val="00F46374"/>
    <w:rsid w:val="00F519CB"/>
    <w:rsid w:val="00F53F5C"/>
    <w:rsid w:val="00F541DA"/>
    <w:rsid w:val="00F549B0"/>
    <w:rsid w:val="00F558A6"/>
    <w:rsid w:val="00F57ABA"/>
    <w:rsid w:val="00F629AF"/>
    <w:rsid w:val="00F63759"/>
    <w:rsid w:val="00F667FF"/>
    <w:rsid w:val="00F706A1"/>
    <w:rsid w:val="00F74B18"/>
    <w:rsid w:val="00F841E5"/>
    <w:rsid w:val="00F94499"/>
    <w:rsid w:val="00F944D3"/>
    <w:rsid w:val="00F953CA"/>
    <w:rsid w:val="00F969C2"/>
    <w:rsid w:val="00FA20EF"/>
    <w:rsid w:val="00FA2324"/>
    <w:rsid w:val="00FA294C"/>
    <w:rsid w:val="00FA39EB"/>
    <w:rsid w:val="00FA4BC9"/>
    <w:rsid w:val="00FA4C9A"/>
    <w:rsid w:val="00FB01A4"/>
    <w:rsid w:val="00FB0D68"/>
    <w:rsid w:val="00FB1089"/>
    <w:rsid w:val="00FB2508"/>
    <w:rsid w:val="00FB2C54"/>
    <w:rsid w:val="00FB2FFD"/>
    <w:rsid w:val="00FB533C"/>
    <w:rsid w:val="00FB64DB"/>
    <w:rsid w:val="00FB66BA"/>
    <w:rsid w:val="00FB7A05"/>
    <w:rsid w:val="00FC0CCE"/>
    <w:rsid w:val="00FC1DF6"/>
    <w:rsid w:val="00FC2279"/>
    <w:rsid w:val="00FC46F7"/>
    <w:rsid w:val="00FC48D2"/>
    <w:rsid w:val="00FC4F46"/>
    <w:rsid w:val="00FC73D7"/>
    <w:rsid w:val="00FD085F"/>
    <w:rsid w:val="00FD3CC6"/>
    <w:rsid w:val="00FD6629"/>
    <w:rsid w:val="00FD7234"/>
    <w:rsid w:val="00FD734D"/>
    <w:rsid w:val="00FD7584"/>
    <w:rsid w:val="00FE1E18"/>
    <w:rsid w:val="00FE336C"/>
    <w:rsid w:val="00FE5E23"/>
    <w:rsid w:val="00FE7A14"/>
    <w:rsid w:val="00FF054E"/>
    <w:rsid w:val="00FF091D"/>
    <w:rsid w:val="00FF0C72"/>
    <w:rsid w:val="00FF2150"/>
    <w:rsid w:val="00FF29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9A789A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279CD"/>
  </w:style>
  <w:style w:type="paragraph" w:styleId="Heading1">
    <w:name w:val="heading 1"/>
    <w:basedOn w:val="Normal"/>
    <w:next w:val="Normal"/>
    <w:link w:val="Heading1Char"/>
    <w:uiPriority w:val="9"/>
    <w:qFormat/>
    <w:rsid w:val="008948EA"/>
    <w:pPr>
      <w:keepNext/>
      <w:keepLines/>
      <w:spacing w:before="480" w:line="276" w:lineRule="auto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qFormat/>
    <w:rsid w:val="008948EA"/>
    <w:pPr>
      <w:keepNext/>
      <w:spacing w:before="240" w:after="60" w:line="276" w:lineRule="auto"/>
      <w:outlineLvl w:val="1"/>
    </w:pPr>
    <w:rPr>
      <w:rFonts w:ascii="Cambria" w:eastAsia="Times New Roman" w:hAnsi="Cambria" w:cs="Times New Roman"/>
      <w:b/>
      <w:bCs/>
      <w:i/>
      <w:iCs/>
      <w:sz w:val="28"/>
      <w:szCs w:val="28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F234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5F2346"/>
    <w:rPr>
      <w:rFonts w:ascii="Calibri" w:eastAsia="Times New Roman" w:hAnsi="Calibri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E97303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9730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p1">
    <w:name w:val="p1"/>
    <w:basedOn w:val="Normal"/>
    <w:rsid w:val="0013479E"/>
    <w:rPr>
      <w:rFonts w:ascii="Helvetica" w:hAnsi="Helvetica" w:cs="Times New Roman"/>
      <w:color w:val="454545"/>
      <w:sz w:val="18"/>
      <w:szCs w:val="18"/>
    </w:rPr>
  </w:style>
  <w:style w:type="paragraph" w:styleId="ListParagraph">
    <w:name w:val="List Paragraph"/>
    <w:basedOn w:val="Normal"/>
    <w:uiPriority w:val="34"/>
    <w:qFormat/>
    <w:rsid w:val="0094025A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02301E"/>
    <w:rPr>
      <w:b/>
      <w:bCs/>
      <w:i w:val="0"/>
      <w:iCs w:val="0"/>
    </w:rPr>
  </w:style>
  <w:style w:type="character" w:customStyle="1" w:styleId="st1">
    <w:name w:val="st1"/>
    <w:basedOn w:val="DefaultParagraphFont"/>
    <w:rsid w:val="0002301E"/>
  </w:style>
  <w:style w:type="paragraph" w:customStyle="1" w:styleId="Pa14">
    <w:name w:val="Pa14"/>
    <w:basedOn w:val="Normal"/>
    <w:next w:val="Normal"/>
    <w:uiPriority w:val="99"/>
    <w:rsid w:val="000335F9"/>
    <w:pPr>
      <w:autoSpaceDE w:val="0"/>
      <w:autoSpaceDN w:val="0"/>
      <w:adjustRightInd w:val="0"/>
      <w:spacing w:line="201" w:lineRule="atLeast"/>
    </w:pPr>
    <w:rPr>
      <w:rFonts w:ascii="Times New Roman PS" w:eastAsia="Calibri" w:hAnsi="Times New Roman PS" w:cs="Times New Roman"/>
    </w:rPr>
  </w:style>
  <w:style w:type="character" w:customStyle="1" w:styleId="s1">
    <w:name w:val="s1"/>
    <w:basedOn w:val="DefaultParagraphFont"/>
    <w:rsid w:val="00302D8A"/>
    <w:rPr>
      <w:rFonts w:ascii="Times" w:hAnsi="Times" w:hint="default"/>
      <w:sz w:val="10"/>
      <w:szCs w:val="10"/>
    </w:rPr>
  </w:style>
  <w:style w:type="paragraph" w:customStyle="1" w:styleId="EndNoteBibliographyTitle">
    <w:name w:val="EndNote Bibliography Title"/>
    <w:basedOn w:val="Normal"/>
    <w:rsid w:val="00191959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191959"/>
    <w:rPr>
      <w:rFonts w:ascii="Calibri" w:hAnsi="Calibri"/>
    </w:rPr>
  </w:style>
  <w:style w:type="paragraph" w:customStyle="1" w:styleId="Pa24">
    <w:name w:val="Pa24"/>
    <w:basedOn w:val="Normal"/>
    <w:next w:val="Normal"/>
    <w:uiPriority w:val="99"/>
    <w:rsid w:val="00162258"/>
    <w:pPr>
      <w:autoSpaceDE w:val="0"/>
      <w:autoSpaceDN w:val="0"/>
      <w:adjustRightInd w:val="0"/>
      <w:spacing w:line="141" w:lineRule="atLeast"/>
    </w:pPr>
    <w:rPr>
      <w:rFonts w:ascii="Gill Sans MT" w:eastAsia="Calibri" w:hAnsi="Gill Sans MT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8948EA"/>
    <w:rPr>
      <w:rFonts w:ascii="Cambria" w:eastAsia="Times New Roman" w:hAnsi="Cambria" w:cs="Times New Roman"/>
      <w:b/>
      <w:bCs/>
      <w:color w:val="365F91"/>
      <w:sz w:val="28"/>
      <w:szCs w:val="28"/>
      <w:lang w:val="x-none" w:eastAsia="x-none"/>
    </w:rPr>
  </w:style>
  <w:style w:type="character" w:customStyle="1" w:styleId="Heading2Char">
    <w:name w:val="Heading 2 Char"/>
    <w:basedOn w:val="DefaultParagraphFont"/>
    <w:link w:val="Heading2"/>
    <w:uiPriority w:val="9"/>
    <w:rsid w:val="008948EA"/>
    <w:rPr>
      <w:rFonts w:ascii="Cambria" w:eastAsia="Times New Roman" w:hAnsi="Cambria" w:cs="Times New Roman"/>
      <w:b/>
      <w:bCs/>
      <w:i/>
      <w:iCs/>
      <w:sz w:val="28"/>
      <w:szCs w:val="28"/>
      <w:lang w:val="x-none" w:eastAsia="x-none"/>
    </w:rPr>
  </w:style>
  <w:style w:type="paragraph" w:customStyle="1" w:styleId="Pa1">
    <w:name w:val="Pa1"/>
    <w:basedOn w:val="Normal"/>
    <w:next w:val="Normal"/>
    <w:uiPriority w:val="99"/>
    <w:rsid w:val="003F39FC"/>
    <w:pPr>
      <w:autoSpaceDE w:val="0"/>
      <w:autoSpaceDN w:val="0"/>
      <w:adjustRightInd w:val="0"/>
      <w:spacing w:line="161" w:lineRule="atLeast"/>
    </w:pPr>
    <w:rPr>
      <w:rFonts w:ascii="Gill Sans MT" w:eastAsia="Calibri" w:hAnsi="Gill Sans MT" w:cs="Times New Roman"/>
    </w:rPr>
  </w:style>
  <w:style w:type="character" w:customStyle="1" w:styleId="apple-converted-space">
    <w:name w:val="apple-converted-space"/>
    <w:basedOn w:val="DefaultParagraphFont"/>
    <w:rsid w:val="005E075F"/>
  </w:style>
  <w:style w:type="character" w:styleId="Hyperlink">
    <w:name w:val="Hyperlink"/>
    <w:basedOn w:val="DefaultParagraphFont"/>
    <w:uiPriority w:val="99"/>
    <w:unhideWhenUsed/>
    <w:rsid w:val="00C960F5"/>
    <w:rPr>
      <w:color w:val="0563C1" w:themeColor="hyperlink"/>
      <w:u w:val="single"/>
    </w:rPr>
  </w:style>
  <w:style w:type="character" w:styleId="FootnoteReference">
    <w:name w:val="footnote reference"/>
    <w:basedOn w:val="DefaultParagraphFont"/>
    <w:uiPriority w:val="99"/>
    <w:unhideWhenUsed/>
    <w:rsid w:val="00455C33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5B35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B35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B3508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350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3508"/>
    <w:rPr>
      <w:rFonts w:ascii="Times New Roman" w:hAnsi="Times New Roman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12D7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12D7D"/>
  </w:style>
  <w:style w:type="character" w:styleId="PageNumber">
    <w:name w:val="page number"/>
    <w:basedOn w:val="DefaultParagraphFont"/>
    <w:uiPriority w:val="99"/>
    <w:semiHidden/>
    <w:unhideWhenUsed/>
    <w:rsid w:val="00212D7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79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1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8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7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7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13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4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617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04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1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577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1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71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83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594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917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64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5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80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63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79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73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64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528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610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65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40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77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32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83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18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16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44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80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47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62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43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160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12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</TotalTime>
  <Pages>28</Pages>
  <Words>9982</Words>
  <Characters>56904</Characters>
  <Application>Microsoft Macintosh Word</Application>
  <DocSecurity>0</DocSecurity>
  <Lines>474</Lines>
  <Paragraphs>1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7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Lourdes Perez-Chada</cp:lastModifiedBy>
  <cp:revision>38</cp:revision>
  <cp:lastPrinted>2018-02-03T00:53:00Z</cp:lastPrinted>
  <dcterms:created xsi:type="dcterms:W3CDTF">2019-09-16T17:56:00Z</dcterms:created>
  <dcterms:modified xsi:type="dcterms:W3CDTF">2020-01-21T15:30:00Z</dcterms:modified>
</cp:coreProperties>
</file>